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FC41EB" w14:textId="20D4B87C" w:rsidR="0064360F" w:rsidRPr="00E135BF" w:rsidRDefault="00326882" w:rsidP="00E135BF">
      <w:pPr>
        <w:pStyle w:val="Title"/>
        <w:spacing w:line="48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64360F">
        <w:rPr>
          <w:rFonts w:ascii="Times New Roman" w:hAnsi="Times New Roman" w:cs="Times New Roman"/>
          <w:b/>
          <w:sz w:val="28"/>
          <w:szCs w:val="24"/>
        </w:rPr>
        <w:t>Limb Gridle Muscular Dystrophy Type 2</w:t>
      </w:r>
      <w:r w:rsidR="00414C76" w:rsidRPr="0064360F">
        <w:rPr>
          <w:rFonts w:ascii="Times New Roman" w:hAnsi="Times New Roman" w:cs="Times New Roman"/>
          <w:b/>
          <w:sz w:val="28"/>
          <w:szCs w:val="24"/>
        </w:rPr>
        <w:t>A</w:t>
      </w:r>
    </w:p>
    <w:p w14:paraId="3BC874EC" w14:textId="199168B6" w:rsidR="00F77C08" w:rsidRPr="0064360F" w:rsidRDefault="00F74649" w:rsidP="0064360F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64360F">
        <w:rPr>
          <w:rFonts w:ascii="Times New Roman" w:hAnsi="Times New Roman" w:cs="Times New Roman"/>
          <w:sz w:val="24"/>
          <w:szCs w:val="24"/>
        </w:rPr>
        <w:t>Mu</w:t>
      </w:r>
      <w:r w:rsidR="00DF6DCC" w:rsidRPr="0064360F">
        <w:rPr>
          <w:rFonts w:ascii="Times New Roman" w:hAnsi="Times New Roman" w:cs="Times New Roman"/>
          <w:sz w:val="24"/>
          <w:szCs w:val="24"/>
        </w:rPr>
        <w:t>scular dystrophies are defined as genetic, progressive and degenerative</w:t>
      </w:r>
      <w:r w:rsidR="00B92B02" w:rsidRPr="0064360F">
        <w:rPr>
          <w:rFonts w:ascii="Times New Roman" w:hAnsi="Times New Roman" w:cs="Times New Roman"/>
          <w:sz w:val="24"/>
          <w:szCs w:val="24"/>
        </w:rPr>
        <w:t xml:space="preserve"> muscle wasting </w:t>
      </w:r>
      <w:r w:rsidR="002D3BD7" w:rsidRPr="0064360F">
        <w:rPr>
          <w:rFonts w:ascii="Times New Roman" w:hAnsi="Times New Roman" w:cs="Times New Roman"/>
          <w:sz w:val="24"/>
          <w:szCs w:val="24"/>
        </w:rPr>
        <w:t>disorders</w:t>
      </w:r>
      <w:r w:rsidR="00AA6C1F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6A1555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6A1555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cklund&lt;/Author&gt;&lt;Year&gt;2013&lt;/Year&gt;&lt;RecNum&gt;14&lt;/RecNum&gt;&lt;DisplayText&gt;(Wicklund, 2013)&lt;/DisplayText&gt;&lt;record&gt;&lt;rec-number&gt;14&lt;/rec-number&gt;&lt;foreign-keys&gt;&lt;key app="EN" db-id="9ss0e9p5j90va7ee5wzxex92vzpdwtffsxxd" timestamp="1567408487" guid="0de7c353-bb97-44f0-b32b-4ba615d3bebc"&gt;14&lt;/key&gt;&lt;/foreign-keys&gt;&lt;ref-type name="Journal Article"&gt;17&lt;/ref-type&gt;&lt;contributors&gt;&lt;authors&gt;&lt;author&gt;Wicklund, Matthew P.&lt;/author&gt;&lt;/authors&gt;&lt;/contributors&gt;&lt;titles&gt;&lt;title&gt;The muscular dystrophies&lt;/title&gt;&lt;secondary-title&gt;CONTINUUM: Lifelong Learning in Neurology&lt;/secondary-title&gt;&lt;/titles&gt;&lt;periodical&gt;&lt;full-title&gt;CONTINUUM: Lifelong Learning in Neurology&lt;/full-title&gt;&lt;/periodical&gt;&lt;pages&gt;1535-1570&lt;/pages&gt;&lt;volume&gt;19&lt;/volume&gt;&lt;number&gt;6&lt;/number&gt;&lt;dates&gt;&lt;year&gt;2013&lt;/year&gt;&lt;/dates&gt;&lt;publisher&gt;LWW&lt;/publisher&gt;&lt;isbn&gt;1080-2371&lt;/isbn&gt;&lt;urls&gt;&lt;/urls&gt;&lt;/record&gt;&lt;/Cite&gt;&lt;/EndNote&gt;</w:instrText>
      </w:r>
      <w:r w:rsidR="006A1555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6A1555" w:rsidRPr="0064360F">
        <w:rPr>
          <w:rFonts w:ascii="Times New Roman" w:hAnsi="Times New Roman" w:cs="Times New Roman"/>
          <w:noProof/>
          <w:sz w:val="24"/>
          <w:szCs w:val="24"/>
        </w:rPr>
        <w:t>(Wicklund, 2013)</w:t>
      </w:r>
      <w:r w:rsidR="006A1555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3A2C58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B92B02" w:rsidRPr="0064360F">
        <w:rPr>
          <w:rFonts w:ascii="Times New Roman" w:hAnsi="Times New Roman" w:cs="Times New Roman"/>
          <w:sz w:val="24"/>
          <w:szCs w:val="24"/>
        </w:rPr>
        <w:t>with limb girdle muscular dystrophy</w:t>
      </w:r>
      <w:r w:rsidR="004D6AD2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F2BC0" w:rsidRPr="0064360F">
        <w:rPr>
          <w:rFonts w:ascii="Times New Roman" w:hAnsi="Times New Roman" w:cs="Times New Roman"/>
          <w:sz w:val="24"/>
          <w:szCs w:val="24"/>
        </w:rPr>
        <w:t xml:space="preserve">(LGMD) </w:t>
      </w:r>
      <w:r w:rsidR="002B19A1" w:rsidRPr="0064360F">
        <w:rPr>
          <w:rFonts w:ascii="Times New Roman" w:hAnsi="Times New Roman" w:cs="Times New Roman"/>
          <w:sz w:val="24"/>
          <w:szCs w:val="24"/>
        </w:rPr>
        <w:t xml:space="preserve">specified </w:t>
      </w:r>
      <w:r w:rsidR="00B92B02" w:rsidRPr="0064360F">
        <w:rPr>
          <w:rFonts w:ascii="Times New Roman" w:hAnsi="Times New Roman" w:cs="Times New Roman"/>
          <w:sz w:val="24"/>
          <w:szCs w:val="24"/>
        </w:rPr>
        <w:t xml:space="preserve">as the </w:t>
      </w:r>
      <w:r w:rsidR="005B1988" w:rsidRPr="0064360F">
        <w:rPr>
          <w:rFonts w:ascii="Times New Roman" w:hAnsi="Times New Roman" w:cs="Times New Roman"/>
          <w:sz w:val="24"/>
          <w:szCs w:val="24"/>
        </w:rPr>
        <w:t xml:space="preserve">symmetrical </w:t>
      </w:r>
      <w:r w:rsidR="00B92B02" w:rsidRPr="0064360F">
        <w:rPr>
          <w:rFonts w:ascii="Times New Roman" w:hAnsi="Times New Roman" w:cs="Times New Roman"/>
          <w:sz w:val="24"/>
          <w:szCs w:val="24"/>
        </w:rPr>
        <w:t xml:space="preserve">muscle wasting of the proximal </w:t>
      </w:r>
      <w:r w:rsidR="00A4563A" w:rsidRPr="0064360F">
        <w:rPr>
          <w:rFonts w:ascii="Times New Roman" w:hAnsi="Times New Roman" w:cs="Times New Roman"/>
          <w:sz w:val="24"/>
          <w:szCs w:val="24"/>
        </w:rPr>
        <w:t>limb</w:t>
      </w:r>
      <w:r w:rsidR="002B19A1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B92B02" w:rsidRPr="0064360F">
        <w:rPr>
          <w:rFonts w:ascii="Times New Roman" w:hAnsi="Times New Roman" w:cs="Times New Roman"/>
          <w:sz w:val="24"/>
          <w:szCs w:val="24"/>
        </w:rPr>
        <w:t>muscles</w:t>
      </w:r>
      <w:r w:rsidR="00763015" w:rsidRPr="0064360F">
        <w:rPr>
          <w:rFonts w:ascii="Times New Roman" w:hAnsi="Times New Roman" w:cs="Times New Roman"/>
          <w:sz w:val="24"/>
          <w:szCs w:val="24"/>
        </w:rPr>
        <w:t>, pelvic and shoulder girdles</w:t>
      </w:r>
      <w:r w:rsidR="00881458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310492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dybzwvQXV0aG9yPjxZZWFyPjIwMTE8L1llYXI+PFJl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15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dybzwvQXV0aG9yPjxZZWFyPjIwMTE8L1llYXI+PFJl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150B">
        <w:rPr>
          <w:rFonts w:ascii="Times New Roman" w:hAnsi="Times New Roman" w:cs="Times New Roman"/>
          <w:sz w:val="24"/>
          <w:szCs w:val="24"/>
        </w:rPr>
      </w:r>
      <w:r w:rsidR="0012150B">
        <w:rPr>
          <w:rFonts w:ascii="Times New Roman" w:hAnsi="Times New Roman" w:cs="Times New Roman"/>
          <w:sz w:val="24"/>
          <w:szCs w:val="24"/>
        </w:rPr>
        <w:fldChar w:fldCharType="end"/>
      </w:r>
      <w:r w:rsidR="00310492" w:rsidRPr="0064360F">
        <w:rPr>
          <w:rFonts w:ascii="Times New Roman" w:hAnsi="Times New Roman" w:cs="Times New Roman"/>
          <w:sz w:val="24"/>
          <w:szCs w:val="24"/>
        </w:rPr>
      </w:r>
      <w:r w:rsidR="00310492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310492" w:rsidRPr="0064360F">
        <w:rPr>
          <w:rFonts w:ascii="Times New Roman" w:hAnsi="Times New Roman" w:cs="Times New Roman"/>
          <w:noProof/>
          <w:sz w:val="24"/>
          <w:szCs w:val="24"/>
        </w:rPr>
        <w:t>(Nigro, Aurino et al., 2011, Rekik, Sakka et al., 2019)</w:t>
      </w:r>
      <w:r w:rsidR="00310492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AA6C1F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D56024" w:rsidRPr="0064360F">
        <w:rPr>
          <w:rFonts w:ascii="Times New Roman" w:hAnsi="Times New Roman" w:cs="Times New Roman"/>
          <w:sz w:val="24"/>
          <w:szCs w:val="24"/>
        </w:rPr>
        <w:t xml:space="preserve">Although </w:t>
      </w:r>
      <w:r w:rsidR="009E162F" w:rsidRPr="0064360F">
        <w:rPr>
          <w:rFonts w:ascii="Times New Roman" w:hAnsi="Times New Roman" w:cs="Times New Roman"/>
          <w:sz w:val="24"/>
          <w:szCs w:val="24"/>
        </w:rPr>
        <w:t xml:space="preserve">numerous types of </w:t>
      </w:r>
      <w:r w:rsidR="00D56024" w:rsidRPr="0064360F">
        <w:rPr>
          <w:rFonts w:ascii="Times New Roman" w:hAnsi="Times New Roman" w:cs="Times New Roman"/>
          <w:sz w:val="24"/>
          <w:szCs w:val="24"/>
        </w:rPr>
        <w:t xml:space="preserve">LGMDs </w:t>
      </w:r>
      <w:r w:rsidR="009E162F" w:rsidRPr="0064360F">
        <w:rPr>
          <w:rFonts w:ascii="Times New Roman" w:hAnsi="Times New Roman" w:cs="Times New Roman"/>
          <w:sz w:val="24"/>
          <w:szCs w:val="24"/>
        </w:rPr>
        <w:t>possess some uniformity</w:t>
      </w:r>
      <w:r w:rsidR="00FA7FAC" w:rsidRPr="0064360F">
        <w:rPr>
          <w:rFonts w:ascii="Times New Roman" w:hAnsi="Times New Roman" w:cs="Times New Roman"/>
          <w:sz w:val="24"/>
          <w:szCs w:val="24"/>
        </w:rPr>
        <w:t>,</w:t>
      </w:r>
      <w:r w:rsidR="009E162F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17314C" w:rsidRPr="0064360F">
        <w:rPr>
          <w:rFonts w:ascii="Times New Roman" w:hAnsi="Times New Roman" w:cs="Times New Roman"/>
          <w:sz w:val="24"/>
          <w:szCs w:val="24"/>
        </w:rPr>
        <w:t xml:space="preserve">they </w:t>
      </w:r>
      <w:r w:rsidR="00E71423" w:rsidRPr="0064360F">
        <w:rPr>
          <w:rFonts w:ascii="Times New Roman" w:hAnsi="Times New Roman" w:cs="Times New Roman"/>
          <w:sz w:val="24"/>
          <w:szCs w:val="24"/>
        </w:rPr>
        <w:t xml:space="preserve">can be categorized </w:t>
      </w:r>
      <w:r w:rsidR="00560493" w:rsidRPr="0064360F">
        <w:rPr>
          <w:rFonts w:ascii="Times New Roman" w:hAnsi="Times New Roman" w:cs="Times New Roman"/>
          <w:sz w:val="24"/>
          <w:szCs w:val="24"/>
        </w:rPr>
        <w:t xml:space="preserve">based on </w:t>
      </w:r>
      <w:r w:rsidR="00764C46" w:rsidRPr="0064360F">
        <w:rPr>
          <w:rFonts w:ascii="Times New Roman" w:hAnsi="Times New Roman" w:cs="Times New Roman"/>
          <w:sz w:val="24"/>
          <w:szCs w:val="24"/>
        </w:rPr>
        <w:t>genetic, phenotypic</w:t>
      </w:r>
      <w:r w:rsidR="00857785" w:rsidRPr="0064360F">
        <w:rPr>
          <w:rFonts w:ascii="Times New Roman" w:hAnsi="Times New Roman" w:cs="Times New Roman"/>
          <w:sz w:val="24"/>
          <w:szCs w:val="24"/>
        </w:rPr>
        <w:t xml:space="preserve">, pathogenic and regional </w:t>
      </w:r>
      <w:r w:rsidR="00DF5784" w:rsidRPr="0064360F">
        <w:rPr>
          <w:rFonts w:ascii="Times New Roman" w:hAnsi="Times New Roman" w:cs="Times New Roman"/>
          <w:sz w:val="24"/>
          <w:szCs w:val="24"/>
        </w:rPr>
        <w:t>variances</w:t>
      </w:r>
      <w:r w:rsidR="0075496F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75496F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75496F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cklund&lt;/Author&gt;&lt;Year&gt;2013&lt;/Year&gt;&lt;RecNum&gt;14&lt;/RecNum&gt;&lt;DisplayText&gt;(Wicklund, 2013)&lt;/DisplayText&gt;&lt;record&gt;&lt;rec-number&gt;14&lt;/rec-number&gt;&lt;foreign-keys&gt;&lt;key app="EN" db-id="9ss0e9p5j90va7ee5wzxex92vzpdwtffsxxd" timestamp="1567408487" guid="0de7c353-bb97-44f0-b32b-4ba615d3bebc"&gt;14&lt;/key&gt;&lt;/foreign-keys&gt;&lt;ref-type name="Journal Article"&gt;17&lt;/ref-type&gt;&lt;contributors&gt;&lt;authors&gt;&lt;author&gt;Wicklund, Matthew P.&lt;/author&gt;&lt;/authors&gt;&lt;/contributors&gt;&lt;titles&gt;&lt;title&gt;The muscular dystrophies&lt;/title&gt;&lt;secondary-title&gt;CONTINUUM: Lifelong Learning in Neurology&lt;/secondary-title&gt;&lt;/titles&gt;&lt;periodical&gt;&lt;full-title&gt;CONTINUUM: Lifelong Learning in Neurology&lt;/full-title&gt;&lt;/periodical&gt;&lt;pages&gt;1535-1570&lt;/pages&gt;&lt;volume&gt;19&lt;/volume&gt;&lt;number&gt;6&lt;/number&gt;&lt;dates&gt;&lt;year&gt;2013&lt;/year&gt;&lt;/dates&gt;&lt;publisher&gt;LWW&lt;/publisher&gt;&lt;isbn&gt;1080-2371&lt;/isbn&gt;&lt;urls&gt;&lt;/urls&gt;&lt;/record&gt;&lt;/Cite&gt;&lt;/EndNote&gt;</w:instrText>
      </w:r>
      <w:r w:rsidR="0075496F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75496F" w:rsidRPr="0064360F">
        <w:rPr>
          <w:rFonts w:ascii="Times New Roman" w:hAnsi="Times New Roman" w:cs="Times New Roman"/>
          <w:noProof/>
          <w:sz w:val="24"/>
          <w:szCs w:val="24"/>
        </w:rPr>
        <w:t>(Wicklund, 2013)</w:t>
      </w:r>
      <w:r w:rsidR="0075496F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75496F" w:rsidRPr="0064360F">
        <w:rPr>
          <w:rFonts w:ascii="Times New Roman" w:hAnsi="Times New Roman" w:cs="Times New Roman"/>
          <w:sz w:val="24"/>
          <w:szCs w:val="24"/>
        </w:rPr>
        <w:t>.</w:t>
      </w:r>
    </w:p>
    <w:p w14:paraId="7D4A6912" w14:textId="7AC3D4F1" w:rsidR="004E51B6" w:rsidRPr="0064360F" w:rsidRDefault="00857785" w:rsidP="0064360F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5C1DC5" w:rsidRPr="0064360F">
        <w:rPr>
          <w:rFonts w:ascii="Times New Roman" w:hAnsi="Times New Roman" w:cs="Times New Roman"/>
          <w:sz w:val="24"/>
          <w:szCs w:val="24"/>
        </w:rPr>
        <w:t xml:space="preserve">Autosomal recessive </w:t>
      </w:r>
      <w:r w:rsidR="00D60C14" w:rsidRPr="0064360F">
        <w:rPr>
          <w:rFonts w:ascii="Times New Roman" w:hAnsi="Times New Roman" w:cs="Times New Roman"/>
          <w:sz w:val="24"/>
          <w:szCs w:val="24"/>
        </w:rPr>
        <w:t xml:space="preserve">LGMD type </w:t>
      </w:r>
      <w:r w:rsidR="00467E28" w:rsidRPr="0064360F">
        <w:rPr>
          <w:rFonts w:ascii="Times New Roman" w:hAnsi="Times New Roman" w:cs="Times New Roman"/>
          <w:sz w:val="24"/>
          <w:szCs w:val="24"/>
        </w:rPr>
        <w:t>2A</w:t>
      </w:r>
      <w:r w:rsidR="004D3C65" w:rsidRPr="0064360F">
        <w:rPr>
          <w:rFonts w:ascii="Times New Roman" w:hAnsi="Times New Roman" w:cs="Times New Roman"/>
          <w:sz w:val="24"/>
          <w:szCs w:val="24"/>
        </w:rPr>
        <w:t xml:space="preserve"> (LGMD2A)</w:t>
      </w:r>
      <w:r w:rsidR="006950A5" w:rsidRPr="0064360F">
        <w:rPr>
          <w:rFonts w:ascii="Times New Roman" w:hAnsi="Times New Roman" w:cs="Times New Roman"/>
          <w:sz w:val="24"/>
          <w:szCs w:val="24"/>
        </w:rPr>
        <w:t xml:space="preserve">, also known as </w:t>
      </w:r>
      <w:proofErr w:type="spellStart"/>
      <w:r w:rsidR="006950A5" w:rsidRPr="0064360F">
        <w:rPr>
          <w:rFonts w:ascii="Times New Roman" w:hAnsi="Times New Roman" w:cs="Times New Roman"/>
          <w:sz w:val="24"/>
          <w:szCs w:val="24"/>
        </w:rPr>
        <w:t>calpainopathy</w:t>
      </w:r>
      <w:proofErr w:type="spellEnd"/>
      <w:r w:rsidR="00F502EF" w:rsidRPr="0064360F">
        <w:rPr>
          <w:rFonts w:ascii="Times New Roman" w:hAnsi="Times New Roman" w:cs="Times New Roman"/>
          <w:sz w:val="24"/>
          <w:szCs w:val="24"/>
        </w:rPr>
        <w:t>,</w:t>
      </w:r>
      <w:r w:rsidR="006950A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516F65" w:rsidRPr="0064360F">
        <w:rPr>
          <w:rFonts w:ascii="Times New Roman" w:hAnsi="Times New Roman" w:cs="Times New Roman"/>
          <w:sz w:val="24"/>
          <w:szCs w:val="24"/>
        </w:rPr>
        <w:t xml:space="preserve">is the most common form of </w:t>
      </w:r>
      <w:r w:rsidR="00AC0BC8" w:rsidRPr="0064360F">
        <w:rPr>
          <w:rFonts w:ascii="Times New Roman" w:hAnsi="Times New Roman" w:cs="Times New Roman"/>
          <w:sz w:val="24"/>
          <w:szCs w:val="24"/>
        </w:rPr>
        <w:t>LGMD</w:t>
      </w:r>
      <w:r w:rsidR="00642336" w:rsidRPr="0064360F">
        <w:rPr>
          <w:rFonts w:ascii="Times New Roman" w:hAnsi="Times New Roman" w:cs="Times New Roman"/>
          <w:sz w:val="24"/>
          <w:szCs w:val="24"/>
        </w:rPr>
        <w:t xml:space="preserve"> due to its </w:t>
      </w:r>
      <w:r w:rsidR="00D35C01" w:rsidRPr="0064360F">
        <w:rPr>
          <w:rFonts w:ascii="Times New Roman" w:hAnsi="Times New Roman" w:cs="Times New Roman"/>
          <w:sz w:val="24"/>
          <w:szCs w:val="24"/>
        </w:rPr>
        <w:t xml:space="preserve">high </w:t>
      </w:r>
      <w:r w:rsidR="00642336" w:rsidRPr="0064360F">
        <w:rPr>
          <w:rFonts w:ascii="Times New Roman" w:hAnsi="Times New Roman" w:cs="Times New Roman"/>
          <w:sz w:val="24"/>
          <w:szCs w:val="24"/>
        </w:rPr>
        <w:t xml:space="preserve">heterozygote </w:t>
      </w:r>
      <w:r w:rsidR="00D35C01" w:rsidRPr="0064360F">
        <w:rPr>
          <w:rFonts w:ascii="Times New Roman" w:hAnsi="Times New Roman" w:cs="Times New Roman"/>
          <w:sz w:val="24"/>
          <w:szCs w:val="24"/>
        </w:rPr>
        <w:t>frequency</w:t>
      </w:r>
      <w:r w:rsidR="00AC0BC8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544E8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0544E8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cklund&lt;/Author&gt;&lt;Year&gt;2013&lt;/Year&gt;&lt;RecNum&gt;14&lt;/RecNum&gt;&lt;DisplayText&gt;(Nigro et al., 2011, Wicklund, 2013)&lt;/DisplayText&gt;&lt;record&gt;&lt;rec-number&gt;14&lt;/rec-number&gt;&lt;foreign-keys&gt;&lt;key app="EN" db-id="9ss0e9p5j90va7ee5wzxex92vzpdwtffsxxd" timestamp="1567408487" guid="0de7c353-bb97-44f0-b32b-4ba615d3bebc"&gt;14&lt;/key&gt;&lt;/foreign-keys&gt;&lt;ref-type name="Journal Article"&gt;17&lt;/ref-type&gt;&lt;contributors&gt;&lt;authors&gt;&lt;author&gt;Wicklund, Matthew P.&lt;/author&gt;&lt;/authors&gt;&lt;/contributors&gt;&lt;titles&gt;&lt;title&gt;The muscular dystrophies&lt;/title&gt;&lt;secondary-title&gt;CONTINUUM: Lifelong Learning in Neurology&lt;/secondary-title&gt;&lt;/titles&gt;&lt;periodical&gt;&lt;full-title&gt;CONTINUUM: Lifelong Learning in Neurology&lt;/full-title&gt;&lt;/periodical&gt;&lt;pages&gt;1535-1570&lt;/pages&gt;&lt;volume&gt;19&lt;/volume&gt;&lt;number&gt;6&lt;/number&gt;&lt;dates&gt;&lt;year&gt;2013&lt;/year&gt;&lt;/dates&gt;&lt;publisher&gt;LWW&lt;/publisher&gt;&lt;isbn&gt;1080-2371&lt;/isbn&gt;&lt;urls&gt;&lt;/urls&gt;&lt;/record&gt;&lt;/Cite&gt;&lt;Cite&gt;&lt;Author&gt;Nigro&lt;/Author&gt;&lt;Year&gt;2011&lt;/Year&gt;&lt;RecNum&gt;13&lt;/RecNum&gt;&lt;record&gt;&lt;rec-number&gt;13&lt;/rec-number&gt;&lt;foreign-keys&gt;&lt;key app="EN" db-id="9ss0e9p5j90va7ee5wzxex92vzpdwtffsxxd" timestamp="1567408377" guid="4fc6479c-59a0-46ae-a76b-61a8be713ef2"&gt;13&lt;/key&gt;&lt;/foreign-keys&gt;&lt;ref-type name="Journal Article"&gt;17&lt;/ref-type&gt;&lt;contributors&gt;&lt;authors&gt;&lt;author&gt;Nigro, Vincenzo&lt;/author&gt;&lt;author&gt;Aurino, Stefania&lt;/author&gt;&lt;author&gt;Piluso, Giulio&lt;/author&gt;&lt;/authors&gt;&lt;/contributors&gt;&lt;titles&gt;&lt;title&gt;Limb girdle muscular dystrophies: update on genetic diagnosis and therapeutic approaches&lt;/title&gt;&lt;secondary-title&gt;Current opinion in neurology&lt;/secondary-title&gt;&lt;/titles&gt;&lt;periodical&gt;&lt;full-title&gt;Current Opinion in Neurology&lt;/full-title&gt;&lt;abbr-1&gt;Curr. Opin. Neurol.&lt;/abbr-1&gt;&lt;abbr-2&gt;Curr Opin Neurol&lt;/abbr-2&gt;&lt;/periodical&gt;&lt;pages&gt;429-436&lt;/pages&gt;&lt;volume&gt;24&lt;/volume&gt;&lt;number&gt;5&lt;/number&gt;&lt;dates&gt;&lt;year&gt;2011&lt;/year&gt;&lt;/dates&gt;&lt;publisher&gt;LWW&lt;/publisher&gt;&lt;isbn&gt;1350-7540&lt;/isbn&gt;&lt;urls&gt;&lt;/urls&gt;&lt;/record&gt;&lt;/Cite&gt;&lt;/EndNote&gt;</w:instrText>
      </w:r>
      <w:r w:rsidR="000544E8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544E8" w:rsidRPr="0064360F">
        <w:rPr>
          <w:rFonts w:ascii="Times New Roman" w:hAnsi="Times New Roman" w:cs="Times New Roman"/>
          <w:noProof/>
          <w:sz w:val="24"/>
          <w:szCs w:val="24"/>
        </w:rPr>
        <w:t>(Nigro et al., 2011, Wicklund, 2013)</w:t>
      </w:r>
      <w:r w:rsidR="000544E8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544E8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35579D" w:rsidRPr="0064360F">
        <w:rPr>
          <w:rFonts w:ascii="Times New Roman" w:hAnsi="Times New Roman" w:cs="Times New Roman"/>
          <w:sz w:val="24"/>
          <w:szCs w:val="24"/>
        </w:rPr>
        <w:t xml:space="preserve">Clinical symptoms of the condition include, scapular swinging, weakness and atrophy of hip adductors, hip flexors and knee flexors and abdominal laxity </w:t>
      </w:r>
      <w:r w:rsidR="00165077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NrbHVuZDwvQXV0aG9yPjxZZWFyPjIwMTM8L1llYXI+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</w:fldData>
        </w:fldChar>
      </w:r>
      <w:r w:rsidR="00492853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92853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NrbHVuZDwvQXV0aG9yPjxZZWFyPjIwMTM8L1llYXI+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</w:fldData>
        </w:fldChar>
      </w:r>
      <w:r w:rsidR="00492853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92853" w:rsidRPr="0064360F">
        <w:rPr>
          <w:rFonts w:ascii="Times New Roman" w:hAnsi="Times New Roman" w:cs="Times New Roman"/>
          <w:sz w:val="24"/>
          <w:szCs w:val="24"/>
        </w:rPr>
      </w:r>
      <w:r w:rsidR="00492853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165077" w:rsidRPr="0064360F">
        <w:rPr>
          <w:rFonts w:ascii="Times New Roman" w:hAnsi="Times New Roman" w:cs="Times New Roman"/>
          <w:sz w:val="24"/>
          <w:szCs w:val="24"/>
        </w:rPr>
      </w:r>
      <w:r w:rsidR="00165077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492853" w:rsidRPr="0064360F">
        <w:rPr>
          <w:rFonts w:ascii="Times New Roman" w:hAnsi="Times New Roman" w:cs="Times New Roman"/>
          <w:noProof/>
          <w:sz w:val="24"/>
          <w:szCs w:val="24"/>
        </w:rPr>
        <w:t>(Kramerova, Beckmann et al., 2007, Nigro et al., 2011, Wicklund, 2013)</w:t>
      </w:r>
      <w:r w:rsidR="00165077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492853" w:rsidRPr="0064360F">
        <w:rPr>
          <w:rFonts w:ascii="Times New Roman" w:hAnsi="Times New Roman" w:cs="Times New Roman"/>
          <w:sz w:val="24"/>
          <w:szCs w:val="24"/>
        </w:rPr>
        <w:t>.</w:t>
      </w:r>
      <w:r w:rsidR="0035579D" w:rsidRPr="0064360F">
        <w:rPr>
          <w:rFonts w:ascii="Times New Roman" w:hAnsi="Times New Roman" w:cs="Times New Roman"/>
          <w:sz w:val="24"/>
          <w:szCs w:val="24"/>
        </w:rPr>
        <w:t xml:space="preserve"> Moreover, proximal lower extremity muscles being weaker than the shoulder-girdle muscles at earlier stages is noticeable. However, respiratory and cardiac dysfunction </w:t>
      </w:r>
      <w:r w:rsidR="0037038D" w:rsidRPr="0064360F">
        <w:rPr>
          <w:rFonts w:ascii="Times New Roman" w:hAnsi="Times New Roman" w:cs="Times New Roman"/>
          <w:sz w:val="24"/>
          <w:szCs w:val="24"/>
        </w:rPr>
        <w:t>and facial invol</w:t>
      </w:r>
      <w:r w:rsidR="00921B93" w:rsidRPr="0064360F">
        <w:rPr>
          <w:rFonts w:ascii="Times New Roman" w:hAnsi="Times New Roman" w:cs="Times New Roman"/>
          <w:sz w:val="24"/>
          <w:szCs w:val="24"/>
        </w:rPr>
        <w:t xml:space="preserve">vement </w:t>
      </w:r>
      <w:r w:rsidR="0035579D" w:rsidRPr="0064360F">
        <w:rPr>
          <w:rFonts w:ascii="Times New Roman" w:hAnsi="Times New Roman" w:cs="Times New Roman"/>
          <w:sz w:val="24"/>
          <w:szCs w:val="24"/>
        </w:rPr>
        <w:t xml:space="preserve">are only occasional </w:t>
      </w:r>
      <w:r w:rsidR="00492853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492853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cklund&lt;/Author&gt;&lt;Year&gt;2013&lt;/Year&gt;&lt;RecNum&gt;14&lt;/RecNum&gt;&lt;DisplayText&gt;(Wicklund, 2013)&lt;/DisplayText&gt;&lt;record&gt;&lt;rec-number&gt;14&lt;/rec-number&gt;&lt;foreign-keys&gt;&lt;key app="EN" db-id="9ss0e9p5j90va7ee5wzxex92vzpdwtffsxxd" timestamp="1567408487" guid="0de7c353-bb97-44f0-b32b-4ba615d3bebc"&gt;14&lt;/key&gt;&lt;/foreign-keys&gt;&lt;ref-type name="Journal Article"&gt;17&lt;/ref-type&gt;&lt;contributors&gt;&lt;authors&gt;&lt;author&gt;Wicklund, Matthew P.&lt;/author&gt;&lt;/authors&gt;&lt;/contributors&gt;&lt;titles&gt;&lt;title&gt;The muscular dystrophies&lt;/title&gt;&lt;secondary-title&gt;CONTINUUM: Lifelong Learning in Neurology&lt;/secondary-title&gt;&lt;/titles&gt;&lt;periodical&gt;&lt;full-title&gt;CONTINUUM: Lifelong Learning in Neurology&lt;/full-title&gt;&lt;/periodical&gt;&lt;pages&gt;1535-1570&lt;/pages&gt;&lt;volume&gt;19&lt;/volume&gt;&lt;number&gt;6&lt;/number&gt;&lt;dates&gt;&lt;year&gt;2013&lt;/year&gt;&lt;/dates&gt;&lt;publisher&gt;LWW&lt;/publisher&gt;&lt;isbn&gt;1080-2371&lt;/isbn&gt;&lt;urls&gt;&lt;/urls&gt;&lt;/record&gt;&lt;/Cite&gt;&lt;/EndNote&gt;</w:instrText>
      </w:r>
      <w:r w:rsidR="00492853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492853" w:rsidRPr="0064360F">
        <w:rPr>
          <w:rFonts w:ascii="Times New Roman" w:hAnsi="Times New Roman" w:cs="Times New Roman"/>
          <w:noProof/>
          <w:sz w:val="24"/>
          <w:szCs w:val="24"/>
        </w:rPr>
        <w:t>(Wicklund, 2013)</w:t>
      </w:r>
      <w:r w:rsidR="00492853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492853" w:rsidRPr="0064360F">
        <w:rPr>
          <w:rFonts w:ascii="Times New Roman" w:hAnsi="Times New Roman" w:cs="Times New Roman"/>
          <w:sz w:val="24"/>
          <w:szCs w:val="24"/>
        </w:rPr>
        <w:t>.</w:t>
      </w:r>
      <w:r w:rsidR="00604F5C" w:rsidRPr="0064360F">
        <w:rPr>
          <w:rFonts w:ascii="Times New Roman" w:hAnsi="Times New Roman" w:cs="Times New Roman"/>
          <w:sz w:val="24"/>
          <w:szCs w:val="24"/>
        </w:rPr>
        <w:t xml:space="preserve"> Th</w:t>
      </w:r>
      <w:r w:rsidR="00B36C41" w:rsidRPr="0064360F">
        <w:rPr>
          <w:rFonts w:ascii="Times New Roman" w:hAnsi="Times New Roman" w:cs="Times New Roman"/>
          <w:sz w:val="24"/>
          <w:szCs w:val="24"/>
        </w:rPr>
        <w:t>is</w:t>
      </w:r>
      <w:r w:rsidR="00604F5C" w:rsidRPr="0064360F">
        <w:rPr>
          <w:rFonts w:ascii="Times New Roman" w:hAnsi="Times New Roman" w:cs="Times New Roman"/>
          <w:sz w:val="24"/>
          <w:szCs w:val="24"/>
        </w:rPr>
        <w:t xml:space="preserve"> lack of cardiac </w:t>
      </w:r>
      <w:r w:rsidR="003A68C3" w:rsidRPr="0064360F">
        <w:rPr>
          <w:rFonts w:ascii="Times New Roman" w:hAnsi="Times New Roman" w:cs="Times New Roman"/>
          <w:sz w:val="24"/>
          <w:szCs w:val="24"/>
        </w:rPr>
        <w:t>pathology could be due to the decreased expression of CAPN3 in cardiac tissue</w:t>
      </w:r>
      <w:r w:rsidR="008D1563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6E6A07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6E6A07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E6A07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6E6A07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E6A07" w:rsidRPr="0064360F">
        <w:rPr>
          <w:rFonts w:ascii="Times New Roman" w:hAnsi="Times New Roman" w:cs="Times New Roman"/>
          <w:sz w:val="24"/>
          <w:szCs w:val="24"/>
        </w:rPr>
      </w:r>
      <w:r w:rsidR="006E6A07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6E6A07" w:rsidRPr="0064360F">
        <w:rPr>
          <w:rFonts w:ascii="Times New Roman" w:hAnsi="Times New Roman" w:cs="Times New Roman"/>
          <w:sz w:val="24"/>
          <w:szCs w:val="24"/>
        </w:rPr>
      </w:r>
      <w:r w:rsidR="006E6A07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6E6A07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6E6A07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6E6A07" w:rsidRPr="0064360F">
        <w:rPr>
          <w:rFonts w:ascii="Times New Roman" w:hAnsi="Times New Roman" w:cs="Times New Roman"/>
          <w:sz w:val="24"/>
          <w:szCs w:val="24"/>
        </w:rPr>
        <w:t>.</w:t>
      </w:r>
    </w:p>
    <w:p w14:paraId="0B6697EC" w14:textId="250FD78B" w:rsidR="003018D9" w:rsidRPr="0064360F" w:rsidRDefault="0031292E" w:rsidP="0064360F">
      <w:pPr>
        <w:spacing w:line="48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64360F">
        <w:rPr>
          <w:rFonts w:ascii="Times New Roman" w:hAnsi="Times New Roman" w:cs="Times New Roman"/>
          <w:sz w:val="24"/>
          <w:szCs w:val="24"/>
        </w:rPr>
        <w:t>M</w:t>
      </w:r>
      <w:r w:rsidR="002E5345" w:rsidRPr="0064360F">
        <w:rPr>
          <w:rFonts w:ascii="Times New Roman" w:hAnsi="Times New Roman" w:cs="Times New Roman"/>
          <w:sz w:val="24"/>
          <w:szCs w:val="24"/>
        </w:rPr>
        <w:t xml:space="preserve">utations in </w:t>
      </w:r>
      <w:r w:rsidR="00D46B3E" w:rsidRPr="0064360F">
        <w:rPr>
          <w:rFonts w:ascii="Times New Roman" w:hAnsi="Times New Roman" w:cs="Times New Roman"/>
          <w:sz w:val="24"/>
          <w:szCs w:val="24"/>
        </w:rPr>
        <w:t>c</w:t>
      </w:r>
      <w:r w:rsidR="00F502EF" w:rsidRPr="0064360F">
        <w:rPr>
          <w:rFonts w:ascii="Times New Roman" w:hAnsi="Times New Roman" w:cs="Times New Roman"/>
          <w:sz w:val="24"/>
          <w:szCs w:val="24"/>
        </w:rPr>
        <w:t>alpain-3</w:t>
      </w:r>
      <w:r w:rsidR="00AA4971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F502EF" w:rsidRPr="0064360F">
        <w:rPr>
          <w:rFonts w:ascii="Times New Roman" w:hAnsi="Times New Roman" w:cs="Times New Roman"/>
          <w:sz w:val="24"/>
          <w:szCs w:val="24"/>
        </w:rPr>
        <w:t>gene</w:t>
      </w:r>
      <w:r w:rsidR="00F434D9" w:rsidRPr="0064360F">
        <w:rPr>
          <w:rFonts w:ascii="Times New Roman" w:hAnsi="Times New Roman" w:cs="Times New Roman"/>
          <w:sz w:val="24"/>
          <w:szCs w:val="24"/>
        </w:rPr>
        <w:t xml:space="preserve"> (CAPN3)</w:t>
      </w:r>
      <w:r w:rsidR="00FE5901" w:rsidRPr="0064360F">
        <w:rPr>
          <w:rFonts w:ascii="Times New Roman" w:hAnsi="Times New Roman" w:cs="Times New Roman"/>
          <w:sz w:val="24"/>
          <w:szCs w:val="24"/>
        </w:rPr>
        <w:t xml:space="preserve"> located in chromosome 15</w:t>
      </w:r>
      <w:r w:rsidR="00430663" w:rsidRPr="0064360F">
        <w:rPr>
          <w:rFonts w:ascii="Times New Roman" w:hAnsi="Times New Roman" w:cs="Times New Roman"/>
          <w:sz w:val="24"/>
          <w:szCs w:val="24"/>
        </w:rPr>
        <w:t xml:space="preserve"> is </w:t>
      </w:r>
      <w:r w:rsidR="002E5345" w:rsidRPr="0064360F">
        <w:rPr>
          <w:rFonts w:ascii="Times New Roman" w:hAnsi="Times New Roman" w:cs="Times New Roman"/>
          <w:sz w:val="24"/>
          <w:szCs w:val="24"/>
        </w:rPr>
        <w:t>the probable cause of</w:t>
      </w:r>
      <w:r w:rsidR="00D75C46" w:rsidRPr="0064360F">
        <w:rPr>
          <w:rFonts w:ascii="Times New Roman" w:hAnsi="Times New Roman" w:cs="Times New Roman"/>
          <w:sz w:val="24"/>
          <w:szCs w:val="24"/>
        </w:rPr>
        <w:t xml:space="preserve"> LGMD</w:t>
      </w:r>
      <w:r w:rsidR="0097692E" w:rsidRPr="0064360F">
        <w:rPr>
          <w:rFonts w:ascii="Times New Roman" w:hAnsi="Times New Roman" w:cs="Times New Roman"/>
          <w:sz w:val="24"/>
          <w:szCs w:val="24"/>
        </w:rPr>
        <w:t xml:space="preserve">2A </w:t>
      </w:r>
      <w:r w:rsidR="004E5A9F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dhbGxhcmRvLCBTYWVueiBldCBhbC4s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</w:fldData>
        </w:fldChar>
      </w:r>
      <w:r w:rsidR="00EB776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B776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dhbGxhcmRvLCBTYWVueiBldCBhbC4s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</w:fldData>
        </w:fldChar>
      </w:r>
      <w:r w:rsidR="00EB776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B7763">
        <w:rPr>
          <w:rFonts w:ascii="Times New Roman" w:hAnsi="Times New Roman" w:cs="Times New Roman"/>
          <w:sz w:val="24"/>
          <w:szCs w:val="24"/>
        </w:rPr>
      </w:r>
      <w:r w:rsidR="00EB7763">
        <w:rPr>
          <w:rFonts w:ascii="Times New Roman" w:hAnsi="Times New Roman" w:cs="Times New Roman"/>
          <w:sz w:val="24"/>
          <w:szCs w:val="24"/>
        </w:rPr>
        <w:fldChar w:fldCharType="end"/>
      </w:r>
      <w:r w:rsidR="004E5A9F" w:rsidRPr="0064360F">
        <w:rPr>
          <w:rFonts w:ascii="Times New Roman" w:hAnsi="Times New Roman" w:cs="Times New Roman"/>
          <w:sz w:val="24"/>
          <w:szCs w:val="24"/>
        </w:rPr>
      </w:r>
      <w:r w:rsidR="004E5A9F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EB7763">
        <w:rPr>
          <w:rFonts w:ascii="Times New Roman" w:hAnsi="Times New Roman" w:cs="Times New Roman"/>
          <w:noProof/>
          <w:sz w:val="24"/>
          <w:szCs w:val="24"/>
        </w:rPr>
        <w:t>(Gallardo, Saenz et al., 2011, Kramerova et al., 2007, Nigro et al., 2011, Rekik et al., 2019, Saenz, Leturcq et al., 2005, Sorimachi, Kinbara et al., 1995, Wicklund, 2013)</w:t>
      </w:r>
      <w:r w:rsidR="004E5A9F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FB7282" w:rsidRPr="0064360F">
        <w:rPr>
          <w:rFonts w:ascii="Times New Roman" w:hAnsi="Times New Roman" w:cs="Times New Roman"/>
          <w:sz w:val="24"/>
          <w:szCs w:val="24"/>
        </w:rPr>
        <w:t>.</w:t>
      </w:r>
      <w:r w:rsidR="00D85914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E7583C" w:rsidRPr="00E7583C">
        <w:rPr>
          <w:rFonts w:ascii="Times New Roman" w:hAnsi="Times New Roman" w:cs="Times New Roman"/>
          <w:b/>
          <w:sz w:val="24"/>
          <w:szCs w:val="24"/>
        </w:rPr>
        <w:t>Figure 1.</w:t>
      </w:r>
      <w:r w:rsidR="00E7583C">
        <w:rPr>
          <w:rFonts w:ascii="Times New Roman" w:hAnsi="Times New Roman" w:cs="Times New Roman"/>
          <w:sz w:val="24"/>
          <w:szCs w:val="24"/>
        </w:rPr>
        <w:t xml:space="preserve"> refers to the types of mutations occur in CAPN3. </w:t>
      </w:r>
      <w:r w:rsidR="00D75C46" w:rsidRPr="0064360F">
        <w:rPr>
          <w:rFonts w:ascii="Times New Roman" w:hAnsi="Times New Roman" w:cs="Times New Roman"/>
          <w:sz w:val="24"/>
          <w:szCs w:val="24"/>
        </w:rPr>
        <w:t xml:space="preserve">CAPN3 gene </w:t>
      </w:r>
      <w:r w:rsidR="00F502EF" w:rsidRPr="0064360F">
        <w:rPr>
          <w:rFonts w:ascii="Times New Roman" w:hAnsi="Times New Roman" w:cs="Times New Roman"/>
          <w:sz w:val="24"/>
          <w:szCs w:val="24"/>
        </w:rPr>
        <w:t xml:space="preserve">encodes </w:t>
      </w:r>
      <w:r w:rsidR="003E5A36" w:rsidRPr="0064360F">
        <w:rPr>
          <w:rFonts w:ascii="Times New Roman" w:hAnsi="Times New Roman" w:cs="Times New Roman"/>
          <w:sz w:val="24"/>
          <w:szCs w:val="24"/>
        </w:rPr>
        <w:t>for the</w:t>
      </w:r>
      <w:r w:rsidR="00E0709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790C06" w:rsidRPr="0064360F">
        <w:rPr>
          <w:rFonts w:ascii="Times New Roman" w:hAnsi="Times New Roman" w:cs="Times New Roman"/>
          <w:sz w:val="24"/>
          <w:szCs w:val="24"/>
        </w:rPr>
        <w:t>muscle-specific enzyme</w:t>
      </w:r>
      <w:r w:rsidR="0049779C" w:rsidRPr="0064360F">
        <w:rPr>
          <w:rFonts w:ascii="Times New Roman" w:hAnsi="Times New Roman" w:cs="Times New Roman"/>
          <w:sz w:val="24"/>
          <w:szCs w:val="24"/>
        </w:rPr>
        <w:t>,</w:t>
      </w:r>
      <w:r w:rsidR="00AE0906" w:rsidRPr="0064360F">
        <w:rPr>
          <w:rFonts w:ascii="Times New Roman" w:hAnsi="Times New Roman" w:cs="Times New Roman"/>
          <w:sz w:val="24"/>
          <w:szCs w:val="24"/>
        </w:rPr>
        <w:t xml:space="preserve"> calcium-activated </w:t>
      </w:r>
      <w:r w:rsidR="003E5A36" w:rsidRPr="0064360F">
        <w:rPr>
          <w:rFonts w:ascii="Times New Roman" w:hAnsi="Times New Roman" w:cs="Times New Roman"/>
          <w:sz w:val="24"/>
          <w:szCs w:val="24"/>
        </w:rPr>
        <w:t>neutral protease-3 (calpai</w:t>
      </w:r>
      <w:r w:rsidR="00A04428" w:rsidRPr="0064360F">
        <w:rPr>
          <w:rFonts w:ascii="Times New Roman" w:hAnsi="Times New Roman" w:cs="Times New Roman"/>
          <w:sz w:val="24"/>
          <w:szCs w:val="24"/>
        </w:rPr>
        <w:t>n-3</w:t>
      </w:r>
      <w:r w:rsidR="003A4AD4" w:rsidRPr="0064360F">
        <w:rPr>
          <w:rFonts w:ascii="Times New Roman" w:hAnsi="Times New Roman" w:cs="Times New Roman"/>
          <w:sz w:val="24"/>
          <w:szCs w:val="24"/>
        </w:rPr>
        <w:t xml:space="preserve">) </w:t>
      </w:r>
      <w:r w:rsidR="003A4AD4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NrbHVuZDwvQXV0aG9yPjxZZWFyPjIwMTM8L1llYXI+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15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aWNrbHVuZDwvQXV0aG9yPjxZZWFyPjIwMTM8L1llYXI+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150B">
        <w:rPr>
          <w:rFonts w:ascii="Times New Roman" w:hAnsi="Times New Roman" w:cs="Times New Roman"/>
          <w:sz w:val="24"/>
          <w:szCs w:val="24"/>
        </w:rPr>
      </w:r>
      <w:r w:rsidR="0012150B">
        <w:rPr>
          <w:rFonts w:ascii="Times New Roman" w:hAnsi="Times New Roman" w:cs="Times New Roman"/>
          <w:sz w:val="24"/>
          <w:szCs w:val="24"/>
        </w:rPr>
        <w:fldChar w:fldCharType="end"/>
      </w:r>
      <w:r w:rsidR="003A4AD4" w:rsidRPr="0064360F">
        <w:rPr>
          <w:rFonts w:ascii="Times New Roman" w:hAnsi="Times New Roman" w:cs="Times New Roman"/>
          <w:sz w:val="24"/>
          <w:szCs w:val="24"/>
        </w:rPr>
      </w:r>
      <w:r w:rsidR="003A4AD4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Kramerova et al., 2007, Nigro et al., 2011, Rekik et al., 2019, Wicklund, 2013)</w:t>
      </w:r>
      <w:r w:rsidR="003A4AD4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E82863" w:rsidRPr="0064360F">
        <w:rPr>
          <w:rFonts w:ascii="Times New Roman" w:hAnsi="Times New Roman" w:cs="Times New Roman"/>
          <w:sz w:val="24"/>
          <w:szCs w:val="24"/>
        </w:rPr>
        <w:t xml:space="preserve"> and mutations in CAPN3 often result in proteolytic</w:t>
      </w:r>
      <w:r w:rsidR="00275F80" w:rsidRPr="0064360F">
        <w:rPr>
          <w:rFonts w:ascii="Times New Roman" w:hAnsi="Times New Roman" w:cs="Times New Roman"/>
          <w:sz w:val="24"/>
          <w:szCs w:val="24"/>
        </w:rPr>
        <w:t>al</w:t>
      </w:r>
      <w:r w:rsidR="00E82863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275F80" w:rsidRPr="0064360F">
        <w:rPr>
          <w:rFonts w:ascii="Times New Roman" w:hAnsi="Times New Roman" w:cs="Times New Roman"/>
          <w:sz w:val="24"/>
          <w:szCs w:val="24"/>
        </w:rPr>
        <w:t>in</w:t>
      </w:r>
      <w:r w:rsidR="00E82863" w:rsidRPr="0064360F">
        <w:rPr>
          <w:rFonts w:ascii="Times New Roman" w:hAnsi="Times New Roman" w:cs="Times New Roman"/>
          <w:sz w:val="24"/>
          <w:szCs w:val="24"/>
        </w:rPr>
        <w:t>activity in calpain-3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C42006" w:rsidRPr="0064360F">
        <w:rPr>
          <w:rFonts w:ascii="Times New Roman" w:hAnsi="Times New Roman" w:cs="Times New Roman"/>
          <w:sz w:val="24"/>
          <w:szCs w:val="24"/>
        </w:rPr>
        <w:t xml:space="preserve">Since </w:t>
      </w:r>
      <w:r w:rsidR="00690BE7" w:rsidRPr="0064360F">
        <w:rPr>
          <w:rFonts w:ascii="Times New Roman" w:hAnsi="Times New Roman" w:cs="Times New Roman"/>
          <w:sz w:val="24"/>
          <w:szCs w:val="24"/>
        </w:rPr>
        <w:t>it</w:t>
      </w:r>
      <w:r w:rsidR="00C4200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37C8F" w:rsidRPr="0064360F">
        <w:rPr>
          <w:rFonts w:ascii="Times New Roman" w:hAnsi="Times New Roman" w:cs="Times New Roman"/>
          <w:sz w:val="24"/>
          <w:szCs w:val="24"/>
        </w:rPr>
        <w:t xml:space="preserve">has multiple substrates, </w:t>
      </w:r>
      <w:r w:rsidR="00690BE7" w:rsidRPr="0064360F">
        <w:rPr>
          <w:rFonts w:ascii="Times New Roman" w:hAnsi="Times New Roman" w:cs="Times New Roman"/>
          <w:sz w:val="24"/>
          <w:szCs w:val="24"/>
        </w:rPr>
        <w:t>calpain-3</w:t>
      </w:r>
      <w:r w:rsidR="00E0413F" w:rsidRPr="0064360F">
        <w:rPr>
          <w:rFonts w:ascii="Times New Roman" w:hAnsi="Times New Roman" w:cs="Times New Roman"/>
          <w:sz w:val="24"/>
          <w:szCs w:val="24"/>
        </w:rPr>
        <w:t xml:space="preserve"> administers several physiological processes.</w:t>
      </w:r>
      <w:r w:rsidR="006103EA" w:rsidRPr="0064360F">
        <w:rPr>
          <w:rFonts w:ascii="Times New Roman" w:hAnsi="Times New Roman" w:cs="Times New Roman"/>
          <w:sz w:val="24"/>
          <w:szCs w:val="24"/>
        </w:rPr>
        <w:t xml:space="preserve"> Thus, </w:t>
      </w:r>
      <w:r w:rsidR="0094228D" w:rsidRPr="0064360F">
        <w:rPr>
          <w:rFonts w:ascii="Times New Roman" w:hAnsi="Times New Roman" w:cs="Times New Roman"/>
          <w:sz w:val="24"/>
          <w:szCs w:val="24"/>
        </w:rPr>
        <w:t xml:space="preserve">absent or mutated calpain-3 affects </w:t>
      </w:r>
      <w:r w:rsidR="008036A0" w:rsidRPr="0064360F">
        <w:rPr>
          <w:rFonts w:ascii="Times New Roman" w:hAnsi="Times New Roman" w:cs="Times New Roman"/>
          <w:sz w:val="24"/>
          <w:szCs w:val="24"/>
        </w:rPr>
        <w:t>many pathways in muscle cells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CD7E06" w:rsidRPr="0064360F">
        <w:rPr>
          <w:rFonts w:ascii="Times New Roman" w:hAnsi="Times New Roman" w:cs="Times New Roman"/>
          <w:sz w:val="24"/>
          <w:szCs w:val="24"/>
        </w:rPr>
        <w:t xml:space="preserve">Binding </w:t>
      </w:r>
      <w:r w:rsidR="00A92D15" w:rsidRPr="0064360F">
        <w:rPr>
          <w:rFonts w:ascii="Times New Roman" w:hAnsi="Times New Roman" w:cs="Times New Roman"/>
          <w:sz w:val="24"/>
          <w:szCs w:val="24"/>
        </w:rPr>
        <w:t>of calpain-</w:t>
      </w:r>
      <w:r w:rsidR="00A92D15" w:rsidRPr="0064360F">
        <w:rPr>
          <w:rFonts w:ascii="Times New Roman" w:hAnsi="Times New Roman" w:cs="Times New Roman"/>
          <w:sz w:val="24"/>
          <w:szCs w:val="24"/>
        </w:rPr>
        <w:lastRenderedPageBreak/>
        <w:t>3 to titin</w:t>
      </w:r>
      <w:r w:rsidR="002C2CDA" w:rsidRPr="0064360F">
        <w:rPr>
          <w:rFonts w:ascii="Times New Roman" w:hAnsi="Times New Roman" w:cs="Times New Roman"/>
          <w:sz w:val="24"/>
          <w:szCs w:val="24"/>
        </w:rPr>
        <w:t xml:space="preserve"> normally</w:t>
      </w:r>
      <w:r w:rsidR="00A92D15" w:rsidRPr="0064360F">
        <w:rPr>
          <w:rFonts w:ascii="Times New Roman" w:hAnsi="Times New Roman" w:cs="Times New Roman"/>
          <w:sz w:val="24"/>
          <w:szCs w:val="24"/>
        </w:rPr>
        <w:t xml:space="preserve"> allows </w:t>
      </w:r>
      <w:r w:rsidR="00AC5A34" w:rsidRPr="0064360F">
        <w:rPr>
          <w:rFonts w:ascii="Times New Roman" w:hAnsi="Times New Roman" w:cs="Times New Roman"/>
          <w:sz w:val="24"/>
          <w:szCs w:val="24"/>
        </w:rPr>
        <w:t>it to localize</w:t>
      </w:r>
      <w:r w:rsidR="00D63366" w:rsidRPr="0064360F">
        <w:rPr>
          <w:rFonts w:ascii="Times New Roman" w:hAnsi="Times New Roman" w:cs="Times New Roman"/>
          <w:sz w:val="24"/>
          <w:szCs w:val="24"/>
        </w:rPr>
        <w:t xml:space="preserve"> from M</w:t>
      </w:r>
      <w:r w:rsidR="00BA0A1A" w:rsidRPr="0064360F">
        <w:rPr>
          <w:rFonts w:ascii="Times New Roman" w:hAnsi="Times New Roman" w:cs="Times New Roman"/>
          <w:sz w:val="24"/>
          <w:szCs w:val="24"/>
        </w:rPr>
        <w:t>-</w:t>
      </w:r>
      <w:r w:rsidR="00D63366" w:rsidRPr="0064360F">
        <w:rPr>
          <w:rFonts w:ascii="Times New Roman" w:hAnsi="Times New Roman" w:cs="Times New Roman"/>
          <w:sz w:val="24"/>
          <w:szCs w:val="24"/>
        </w:rPr>
        <w:t xml:space="preserve">line to </w:t>
      </w:r>
      <w:r w:rsidR="00B73383" w:rsidRPr="0064360F">
        <w:rPr>
          <w:rFonts w:ascii="Times New Roman" w:hAnsi="Times New Roman" w:cs="Times New Roman"/>
          <w:sz w:val="24"/>
          <w:szCs w:val="24"/>
        </w:rPr>
        <w:t>N</w:t>
      </w:r>
      <w:r w:rsidR="00E2637D" w:rsidRPr="0064360F">
        <w:rPr>
          <w:rFonts w:ascii="Times New Roman" w:hAnsi="Times New Roman" w:cs="Times New Roman"/>
          <w:sz w:val="24"/>
          <w:szCs w:val="24"/>
        </w:rPr>
        <w:t>2</w:t>
      </w:r>
      <w:r w:rsidR="00B73383" w:rsidRPr="0064360F">
        <w:rPr>
          <w:rFonts w:ascii="Times New Roman" w:hAnsi="Times New Roman" w:cs="Times New Roman"/>
          <w:sz w:val="24"/>
          <w:szCs w:val="24"/>
        </w:rPr>
        <w:t xml:space="preserve">A </w:t>
      </w:r>
      <w:r w:rsidR="00367347" w:rsidRPr="0064360F">
        <w:rPr>
          <w:rFonts w:ascii="Times New Roman" w:hAnsi="Times New Roman" w:cs="Times New Roman"/>
          <w:sz w:val="24"/>
          <w:szCs w:val="24"/>
        </w:rPr>
        <w:t xml:space="preserve">region </w:t>
      </w:r>
      <w:r w:rsidR="004A3F13" w:rsidRPr="0064360F">
        <w:rPr>
          <w:rFonts w:ascii="Times New Roman" w:hAnsi="Times New Roman" w:cs="Times New Roman"/>
          <w:sz w:val="24"/>
          <w:szCs w:val="24"/>
        </w:rPr>
        <w:t>and</w:t>
      </w:r>
      <w:r w:rsidR="000918A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7C0CB9" w:rsidRPr="0064360F">
        <w:rPr>
          <w:rFonts w:ascii="Times New Roman" w:hAnsi="Times New Roman" w:cs="Times New Roman"/>
          <w:sz w:val="24"/>
          <w:szCs w:val="24"/>
        </w:rPr>
        <w:t>extend the</w:t>
      </w:r>
      <w:r w:rsidR="002E3016" w:rsidRPr="0064360F">
        <w:rPr>
          <w:rFonts w:ascii="Times New Roman" w:hAnsi="Times New Roman" w:cs="Times New Roman"/>
          <w:sz w:val="24"/>
          <w:szCs w:val="24"/>
        </w:rPr>
        <w:t xml:space="preserve"> muscle</w:t>
      </w:r>
      <w:r w:rsidR="007C0CB9" w:rsidRPr="0064360F">
        <w:rPr>
          <w:rFonts w:ascii="Times New Roman" w:hAnsi="Times New Roman" w:cs="Times New Roman"/>
          <w:sz w:val="24"/>
          <w:szCs w:val="24"/>
        </w:rPr>
        <w:t xml:space="preserve"> sarcomere</w:t>
      </w:r>
      <w:r w:rsidR="00602610">
        <w:rPr>
          <w:rFonts w:ascii="Times New Roman" w:hAnsi="Times New Roman" w:cs="Times New Roman"/>
          <w:sz w:val="24"/>
          <w:szCs w:val="24"/>
        </w:rPr>
        <w:t xml:space="preserve"> (</w:t>
      </w:r>
      <w:r w:rsidR="00602610" w:rsidRPr="00E7583C">
        <w:rPr>
          <w:rFonts w:ascii="Times New Roman" w:hAnsi="Times New Roman" w:cs="Times New Roman"/>
          <w:b/>
          <w:sz w:val="24"/>
          <w:szCs w:val="24"/>
        </w:rPr>
        <w:t>Figure 2</w:t>
      </w:r>
      <w:r w:rsidR="00B73383" w:rsidRPr="00E7583C">
        <w:rPr>
          <w:rFonts w:ascii="Times New Roman" w:hAnsi="Times New Roman" w:cs="Times New Roman"/>
          <w:b/>
          <w:sz w:val="24"/>
          <w:szCs w:val="24"/>
        </w:rPr>
        <w:t>.</w:t>
      </w:r>
      <w:r w:rsidR="002C1B81">
        <w:rPr>
          <w:rFonts w:ascii="Times New Roman" w:hAnsi="Times New Roman" w:cs="Times New Roman"/>
          <w:sz w:val="24"/>
          <w:szCs w:val="24"/>
        </w:rPr>
        <w:t>).</w:t>
      </w:r>
      <w:r w:rsidR="00B73383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E0585E" w:rsidRPr="0064360F">
        <w:rPr>
          <w:rFonts w:ascii="Times New Roman" w:hAnsi="Times New Roman" w:cs="Times New Roman"/>
          <w:sz w:val="24"/>
          <w:szCs w:val="24"/>
        </w:rPr>
        <w:t xml:space="preserve">In LGMD2A, </w:t>
      </w:r>
      <w:r w:rsidR="008717A7" w:rsidRPr="0064360F">
        <w:rPr>
          <w:rFonts w:ascii="Times New Roman" w:hAnsi="Times New Roman" w:cs="Times New Roman"/>
          <w:sz w:val="24"/>
          <w:szCs w:val="24"/>
        </w:rPr>
        <w:t xml:space="preserve">this mobility is </w:t>
      </w:r>
      <w:r w:rsidR="009E220C" w:rsidRPr="0064360F">
        <w:rPr>
          <w:rFonts w:ascii="Times New Roman" w:hAnsi="Times New Roman" w:cs="Times New Roman"/>
          <w:sz w:val="24"/>
          <w:szCs w:val="24"/>
        </w:rPr>
        <w:t>forfeited</w:t>
      </w:r>
      <w:r w:rsidR="008717A7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E3C72" w:rsidRPr="0064360F">
        <w:rPr>
          <w:rFonts w:ascii="Times New Roman" w:hAnsi="Times New Roman" w:cs="Times New Roman"/>
          <w:sz w:val="24"/>
          <w:szCs w:val="24"/>
        </w:rPr>
        <w:t xml:space="preserve">due to the </w:t>
      </w:r>
      <w:r w:rsidR="009E220C" w:rsidRPr="0064360F">
        <w:rPr>
          <w:rFonts w:ascii="Times New Roman" w:hAnsi="Times New Roman" w:cs="Times New Roman"/>
          <w:sz w:val="24"/>
          <w:szCs w:val="24"/>
        </w:rPr>
        <w:t xml:space="preserve">loss of protease activity </w:t>
      </w:r>
      <w:r w:rsidR="008717A7" w:rsidRPr="0064360F">
        <w:rPr>
          <w:rFonts w:ascii="Times New Roman" w:hAnsi="Times New Roman" w:cs="Times New Roman"/>
          <w:sz w:val="24"/>
          <w:szCs w:val="24"/>
        </w:rPr>
        <w:t>and the physical stress that arises from sarcomere extension is compromised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gro&lt;/Author&gt;&lt;Year&gt;2011&lt;/Year&gt;&lt;RecNum&gt;13&lt;/RecNum&gt;&lt;DisplayText&gt;(Nigro et al., 2011)&lt;/DisplayText&gt;&lt;record&gt;&lt;rec-number&gt;13&lt;/rec-number&gt;&lt;foreign-keys&gt;&lt;key app="EN" db-id="9ss0e9p5j90va7ee5wzxex92vzpdwtffsxxd" timestamp="1567408377" guid="4fc6479c-59a0-46ae-a76b-61a8be713ef2"&gt;13&lt;/key&gt;&lt;/foreign-keys&gt;&lt;ref-type name="Journal Article"&gt;17&lt;/ref-type&gt;&lt;contributors&gt;&lt;authors&gt;&lt;author&gt;Nigro, Vincenzo&lt;/author&gt;&lt;author&gt;Aurino, Stefania&lt;/author&gt;&lt;author&gt;Piluso, Giulio&lt;/author&gt;&lt;/authors&gt;&lt;/contributors&gt;&lt;titles&gt;&lt;title&gt;Limb girdle muscular dystrophies: update on genetic diagnosis and therapeutic approaches&lt;/title&gt;&lt;secondary-title&gt;Current opinion in neurology&lt;/secondary-title&gt;&lt;/titles&gt;&lt;periodical&gt;&lt;full-title&gt;Current Opinion in Neurology&lt;/full-title&gt;&lt;abbr-1&gt;Curr. Opin. Neurol.&lt;/abbr-1&gt;&lt;abbr-2&gt;Curr Opin Neurol&lt;/abbr-2&gt;&lt;/periodical&gt;&lt;pages&gt;429-436&lt;/pages&gt;&lt;volume&gt;24&lt;/volume&gt;&lt;number&gt;5&lt;/number&gt;&lt;dates&gt;&lt;year&gt;2011&lt;/year&gt;&lt;/dates&gt;&lt;publisher&gt;LWW&lt;/publisher&gt;&lt;isbn&gt;1350-7540&lt;/isbn&gt;&lt;urls&gt;&lt;/urls&gt;&lt;/record&gt;&lt;/Cite&gt;&lt;/EndNote&gt;</w:instrTex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Nigro et al., 2011)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3B75FF" w:rsidRPr="0064360F">
        <w:rPr>
          <w:rFonts w:ascii="Times New Roman" w:hAnsi="Times New Roman" w:cs="Times New Roman"/>
          <w:sz w:val="24"/>
          <w:szCs w:val="24"/>
        </w:rPr>
        <w:t xml:space="preserve">Moreover, </w:t>
      </w:r>
      <w:r w:rsidR="00C8347D" w:rsidRPr="0064360F">
        <w:rPr>
          <w:rFonts w:ascii="Times New Roman" w:hAnsi="Times New Roman" w:cs="Times New Roman"/>
          <w:sz w:val="24"/>
          <w:szCs w:val="24"/>
        </w:rPr>
        <w:t>c</w:t>
      </w:r>
      <w:r w:rsidR="00AC2BB7" w:rsidRPr="0064360F">
        <w:rPr>
          <w:rFonts w:ascii="Times New Roman" w:hAnsi="Times New Roman" w:cs="Times New Roman"/>
          <w:sz w:val="24"/>
          <w:szCs w:val="24"/>
        </w:rPr>
        <w:t xml:space="preserve">alpain-3 </w:t>
      </w:r>
      <w:r w:rsidR="00461EA6" w:rsidRPr="0064360F">
        <w:rPr>
          <w:rFonts w:ascii="Times New Roman" w:hAnsi="Times New Roman" w:cs="Times New Roman"/>
          <w:sz w:val="24"/>
          <w:szCs w:val="24"/>
        </w:rPr>
        <w:t xml:space="preserve">is </w:t>
      </w:r>
      <w:r w:rsidR="00E97EA6" w:rsidRPr="0064360F">
        <w:rPr>
          <w:rFonts w:ascii="Times New Roman" w:hAnsi="Times New Roman" w:cs="Times New Roman"/>
          <w:sz w:val="24"/>
          <w:szCs w:val="24"/>
        </w:rPr>
        <w:t>supposedly</w:t>
      </w:r>
      <w:r w:rsidR="003564A8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61EA6" w:rsidRPr="0064360F">
        <w:rPr>
          <w:rFonts w:ascii="Times New Roman" w:hAnsi="Times New Roman" w:cs="Times New Roman"/>
          <w:sz w:val="24"/>
          <w:szCs w:val="24"/>
        </w:rPr>
        <w:t>associated with</w:t>
      </w:r>
      <w:r w:rsidR="00FC65D4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B223B" w:rsidRPr="0064360F">
        <w:rPr>
          <w:rFonts w:ascii="Times New Roman" w:hAnsi="Times New Roman" w:cs="Times New Roman"/>
          <w:sz w:val="24"/>
          <w:szCs w:val="24"/>
        </w:rPr>
        <w:t xml:space="preserve">homeostasis of </w:t>
      </w:r>
      <w:r w:rsidR="009754CE" w:rsidRPr="0064360F">
        <w:rPr>
          <w:rFonts w:ascii="Times New Roman" w:hAnsi="Times New Roman" w:cs="Times New Roman"/>
          <w:sz w:val="24"/>
          <w:szCs w:val="24"/>
        </w:rPr>
        <w:t xml:space="preserve">the </w:t>
      </w:r>
      <w:r w:rsidR="004B223B" w:rsidRPr="0064360F">
        <w:rPr>
          <w:rFonts w:ascii="Times New Roman" w:hAnsi="Times New Roman" w:cs="Times New Roman"/>
          <w:sz w:val="24"/>
          <w:szCs w:val="24"/>
        </w:rPr>
        <w:t>sarcomere</w:t>
      </w:r>
      <w:r w:rsidR="007D7562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FC65D4" w:rsidRPr="0064360F">
        <w:rPr>
          <w:rFonts w:ascii="Times New Roman" w:hAnsi="Times New Roman" w:cs="Times New Roman"/>
          <w:sz w:val="24"/>
          <w:szCs w:val="24"/>
        </w:rPr>
        <w:t>as it</w:t>
      </w:r>
      <w:r w:rsidR="001B3184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FC65D4" w:rsidRPr="0064360F">
        <w:rPr>
          <w:rFonts w:ascii="Times New Roman" w:hAnsi="Times New Roman" w:cs="Times New Roman"/>
          <w:sz w:val="24"/>
          <w:szCs w:val="24"/>
        </w:rPr>
        <w:t>disassemble</w:t>
      </w:r>
      <w:r w:rsidR="00320E57" w:rsidRPr="0064360F">
        <w:rPr>
          <w:rFonts w:ascii="Times New Roman" w:hAnsi="Times New Roman" w:cs="Times New Roman"/>
          <w:sz w:val="24"/>
          <w:szCs w:val="24"/>
        </w:rPr>
        <w:t>s</w:t>
      </w:r>
      <w:r w:rsidR="00FC65D4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5010F" w:rsidRPr="0064360F">
        <w:rPr>
          <w:rFonts w:ascii="Times New Roman" w:hAnsi="Times New Roman" w:cs="Times New Roman"/>
          <w:sz w:val="24"/>
          <w:szCs w:val="24"/>
        </w:rPr>
        <w:t xml:space="preserve">the sarcomere </w:t>
      </w:r>
      <w:r w:rsidR="007402D2" w:rsidRPr="0064360F">
        <w:rPr>
          <w:rFonts w:ascii="Times New Roman" w:hAnsi="Times New Roman" w:cs="Times New Roman"/>
          <w:sz w:val="24"/>
          <w:szCs w:val="24"/>
        </w:rPr>
        <w:t>and</w:t>
      </w:r>
      <w:r w:rsidR="0005010F" w:rsidRPr="0064360F">
        <w:rPr>
          <w:rFonts w:ascii="Times New Roman" w:hAnsi="Times New Roman" w:cs="Times New Roman"/>
          <w:sz w:val="24"/>
          <w:szCs w:val="24"/>
        </w:rPr>
        <w:t xml:space="preserve"> muscle cytoskeleton</w:t>
      </w:r>
      <w:r w:rsidR="007D60FC" w:rsidRPr="0064360F">
        <w:rPr>
          <w:rFonts w:ascii="Times New Roman" w:hAnsi="Times New Roman" w:cs="Times New Roman"/>
          <w:sz w:val="24"/>
          <w:szCs w:val="24"/>
        </w:rPr>
        <w:t xml:space="preserve"> allow</w:t>
      </w:r>
      <w:r w:rsidR="00CF7B1D" w:rsidRPr="0064360F">
        <w:rPr>
          <w:rFonts w:ascii="Times New Roman" w:hAnsi="Times New Roman" w:cs="Times New Roman"/>
          <w:sz w:val="24"/>
          <w:szCs w:val="24"/>
        </w:rPr>
        <w:t>ing</w:t>
      </w:r>
      <w:r w:rsidR="007D60FC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8A20C2" w:rsidRPr="0064360F">
        <w:rPr>
          <w:rFonts w:ascii="Times New Roman" w:hAnsi="Times New Roman" w:cs="Times New Roman"/>
          <w:sz w:val="24"/>
          <w:szCs w:val="24"/>
        </w:rPr>
        <w:t xml:space="preserve">for </w:t>
      </w:r>
      <w:r w:rsidR="007D60FC" w:rsidRPr="0064360F">
        <w:rPr>
          <w:rFonts w:ascii="Times New Roman" w:hAnsi="Times New Roman" w:cs="Times New Roman"/>
          <w:sz w:val="24"/>
          <w:szCs w:val="24"/>
        </w:rPr>
        <w:t>protein turnover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E56D48" w:rsidRPr="0064360F">
        <w:rPr>
          <w:rFonts w:ascii="Times New Roman" w:hAnsi="Times New Roman" w:cs="Times New Roman"/>
          <w:i/>
          <w:sz w:val="24"/>
          <w:szCs w:val="24"/>
        </w:rPr>
        <w:t>In vitro</w:t>
      </w:r>
      <w:r w:rsidR="00E56D48" w:rsidRPr="0064360F">
        <w:rPr>
          <w:rFonts w:ascii="Times New Roman" w:hAnsi="Times New Roman" w:cs="Times New Roman"/>
          <w:sz w:val="24"/>
          <w:szCs w:val="24"/>
        </w:rPr>
        <w:t xml:space="preserve"> studies have demonstrated that</w:t>
      </w:r>
      <w:r w:rsidR="00810F15" w:rsidRPr="0064360F">
        <w:rPr>
          <w:rFonts w:ascii="Times New Roman" w:hAnsi="Times New Roman" w:cs="Times New Roman"/>
          <w:sz w:val="24"/>
          <w:szCs w:val="24"/>
        </w:rPr>
        <w:t xml:space="preserve"> cells with mutated CPN3 are unable to perform cell rounding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C1316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C1316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0C1316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, </w:t>
      </w:r>
      <w:r w:rsidR="00810F15" w:rsidRPr="0064360F">
        <w:rPr>
          <w:rFonts w:ascii="Times New Roman" w:hAnsi="Times New Roman" w:cs="Times New Roman"/>
          <w:sz w:val="24"/>
          <w:szCs w:val="24"/>
        </w:rPr>
        <w:t xml:space="preserve">supporting the idea that </w:t>
      </w:r>
      <w:r w:rsidR="00D96250" w:rsidRPr="0064360F">
        <w:rPr>
          <w:rFonts w:ascii="Times New Roman" w:hAnsi="Times New Roman" w:cs="Times New Roman"/>
          <w:sz w:val="24"/>
          <w:szCs w:val="24"/>
        </w:rPr>
        <w:t xml:space="preserve">proteolytically inactive </w:t>
      </w:r>
      <w:r w:rsidR="00DE0148" w:rsidRPr="0064360F">
        <w:rPr>
          <w:rFonts w:ascii="Times New Roman" w:hAnsi="Times New Roman" w:cs="Times New Roman"/>
          <w:sz w:val="24"/>
          <w:szCs w:val="24"/>
        </w:rPr>
        <w:t>calpain-</w:t>
      </w:r>
      <w:r w:rsidR="003E2C65" w:rsidRPr="0064360F">
        <w:rPr>
          <w:rFonts w:ascii="Times New Roman" w:hAnsi="Times New Roman" w:cs="Times New Roman"/>
          <w:sz w:val="24"/>
          <w:szCs w:val="24"/>
        </w:rPr>
        <w:t xml:space="preserve">3 </w:t>
      </w:r>
      <w:r w:rsidR="00D96250" w:rsidRPr="0064360F">
        <w:rPr>
          <w:rFonts w:ascii="Times New Roman" w:hAnsi="Times New Roman" w:cs="Times New Roman"/>
          <w:sz w:val="24"/>
          <w:szCs w:val="24"/>
        </w:rPr>
        <w:t>results in impaired</w:t>
      </w:r>
      <w:r w:rsidR="00DE0148" w:rsidRPr="0064360F">
        <w:rPr>
          <w:rFonts w:ascii="Times New Roman" w:hAnsi="Times New Roman" w:cs="Times New Roman"/>
          <w:sz w:val="24"/>
          <w:szCs w:val="24"/>
        </w:rPr>
        <w:t xml:space="preserve"> regulation of myocyte cytoskeleton</w:t>
      </w:r>
      <w:r w:rsidR="000C1316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tpazwvQXV0aG9yPjxZZWFyPjIwMTk8L1llYXI+PFJl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15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tpazwvQXV0aG9yPjxZZWFyPjIwMTk8L1llYXI+PFJl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150B">
        <w:rPr>
          <w:rFonts w:ascii="Times New Roman" w:hAnsi="Times New Roman" w:cs="Times New Roman"/>
          <w:sz w:val="24"/>
          <w:szCs w:val="24"/>
        </w:rPr>
      </w:r>
      <w:r w:rsidR="0012150B">
        <w:rPr>
          <w:rFonts w:ascii="Times New Roman" w:hAnsi="Times New Roman" w:cs="Times New Roman"/>
          <w:sz w:val="24"/>
          <w:szCs w:val="24"/>
        </w:rPr>
        <w:fldChar w:fldCharType="end"/>
      </w:r>
      <w:r w:rsidR="006E4D04" w:rsidRPr="0064360F">
        <w:rPr>
          <w:rFonts w:ascii="Times New Roman" w:hAnsi="Times New Roman" w:cs="Times New Roman"/>
          <w:sz w:val="24"/>
          <w:szCs w:val="24"/>
        </w:rPr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6E4D04" w:rsidRPr="0064360F">
        <w:rPr>
          <w:rFonts w:ascii="Times New Roman" w:hAnsi="Times New Roman" w:cs="Times New Roman"/>
          <w:noProof/>
          <w:sz w:val="24"/>
          <w:szCs w:val="24"/>
        </w:rPr>
        <w:t>(Rekik et al., 2019)</w:t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6E4D04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F42AF5" w:rsidRPr="0064360F">
        <w:rPr>
          <w:rFonts w:ascii="Times New Roman" w:hAnsi="Times New Roman" w:cs="Times New Roman"/>
          <w:sz w:val="24"/>
          <w:szCs w:val="24"/>
        </w:rPr>
        <w:t xml:space="preserve">More </w:t>
      </w:r>
      <w:r w:rsidR="00CE5A7D" w:rsidRPr="0064360F">
        <w:rPr>
          <w:rFonts w:ascii="Times New Roman" w:hAnsi="Times New Roman" w:cs="Times New Roman"/>
          <w:i/>
          <w:sz w:val="24"/>
          <w:szCs w:val="24"/>
        </w:rPr>
        <w:t xml:space="preserve">in vitro </w:t>
      </w:r>
      <w:r w:rsidR="00CE5A7D" w:rsidRPr="0064360F">
        <w:rPr>
          <w:rFonts w:ascii="Times New Roman" w:hAnsi="Times New Roman" w:cs="Times New Roman"/>
          <w:sz w:val="24"/>
          <w:szCs w:val="24"/>
        </w:rPr>
        <w:t>stud</w:t>
      </w:r>
      <w:r w:rsidR="00F42AF5" w:rsidRPr="0064360F">
        <w:rPr>
          <w:rFonts w:ascii="Times New Roman" w:hAnsi="Times New Roman" w:cs="Times New Roman"/>
          <w:sz w:val="24"/>
          <w:szCs w:val="24"/>
        </w:rPr>
        <w:t>ies</w:t>
      </w:r>
      <w:r w:rsidR="00CE5A7D" w:rsidRPr="0064360F">
        <w:rPr>
          <w:rFonts w:ascii="Times New Roman" w:hAnsi="Times New Roman" w:cs="Times New Roman"/>
          <w:sz w:val="24"/>
          <w:szCs w:val="24"/>
        </w:rPr>
        <w:t xml:space="preserve"> ha</w:t>
      </w:r>
      <w:r w:rsidR="00F42AF5" w:rsidRPr="0064360F">
        <w:rPr>
          <w:rFonts w:ascii="Times New Roman" w:hAnsi="Times New Roman" w:cs="Times New Roman"/>
          <w:sz w:val="24"/>
          <w:szCs w:val="24"/>
        </w:rPr>
        <w:t>ve</w:t>
      </w:r>
      <w:r w:rsidR="00CE5A7D" w:rsidRPr="0064360F">
        <w:rPr>
          <w:rFonts w:ascii="Times New Roman" w:hAnsi="Times New Roman" w:cs="Times New Roman"/>
          <w:sz w:val="24"/>
          <w:szCs w:val="24"/>
        </w:rPr>
        <w:t xml:space="preserve"> shown that spliced isoforms of </w:t>
      </w:r>
      <w:r w:rsidR="00E53C1C" w:rsidRPr="0064360F">
        <w:rPr>
          <w:rFonts w:ascii="Times New Roman" w:hAnsi="Times New Roman" w:cs="Times New Roman"/>
          <w:sz w:val="24"/>
          <w:szCs w:val="24"/>
        </w:rPr>
        <w:t xml:space="preserve">calpain-3 </w:t>
      </w:r>
      <w:r w:rsidR="008851CA" w:rsidRPr="0064360F">
        <w:rPr>
          <w:rFonts w:ascii="Times New Roman" w:hAnsi="Times New Roman" w:cs="Times New Roman"/>
          <w:sz w:val="24"/>
          <w:szCs w:val="24"/>
        </w:rPr>
        <w:t>results in the development of immature muscle</w:t>
      </w:r>
      <w:r w:rsidR="00637E68" w:rsidRPr="0064360F">
        <w:rPr>
          <w:rFonts w:ascii="Times New Roman" w:hAnsi="Times New Roman" w:cs="Times New Roman"/>
          <w:sz w:val="24"/>
          <w:szCs w:val="24"/>
        </w:rPr>
        <w:t>s</w:t>
      </w:r>
      <w:r w:rsidR="00165CBC" w:rsidRPr="0064360F">
        <w:rPr>
          <w:rFonts w:ascii="Times New Roman" w:hAnsi="Times New Roman" w:cs="Times New Roman"/>
          <w:sz w:val="24"/>
          <w:szCs w:val="24"/>
        </w:rPr>
        <w:t xml:space="preserve"> and </w:t>
      </w:r>
      <w:r w:rsidR="00946C2F" w:rsidRPr="0064360F">
        <w:rPr>
          <w:rFonts w:ascii="Times New Roman" w:hAnsi="Times New Roman" w:cs="Times New Roman"/>
          <w:sz w:val="24"/>
          <w:szCs w:val="24"/>
        </w:rPr>
        <w:t xml:space="preserve">knocking out </w:t>
      </w:r>
      <w:r w:rsidR="004F08D4" w:rsidRPr="0064360F">
        <w:rPr>
          <w:rFonts w:ascii="Times New Roman" w:hAnsi="Times New Roman" w:cs="Times New Roman"/>
          <w:sz w:val="24"/>
          <w:szCs w:val="24"/>
        </w:rPr>
        <w:t xml:space="preserve">CPN3 </w:t>
      </w:r>
      <w:r w:rsidR="00946C2F" w:rsidRPr="0064360F">
        <w:rPr>
          <w:rFonts w:ascii="Times New Roman" w:hAnsi="Times New Roman" w:cs="Times New Roman"/>
          <w:sz w:val="24"/>
          <w:szCs w:val="24"/>
        </w:rPr>
        <w:t xml:space="preserve">disturbs </w:t>
      </w:r>
      <w:r w:rsidR="00EE713C" w:rsidRPr="0064360F">
        <w:rPr>
          <w:rFonts w:ascii="Times New Roman" w:hAnsi="Times New Roman" w:cs="Times New Roman"/>
          <w:sz w:val="24"/>
          <w:szCs w:val="24"/>
        </w:rPr>
        <w:t>sarcomere formation</w:t>
      </w:r>
      <w:r w:rsidR="00022F7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22F75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22F75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22F75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022F75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22F75" w:rsidRPr="0064360F">
        <w:rPr>
          <w:rFonts w:ascii="Times New Roman" w:hAnsi="Times New Roman" w:cs="Times New Roman"/>
          <w:sz w:val="24"/>
          <w:szCs w:val="24"/>
        </w:rPr>
      </w:r>
      <w:r w:rsidR="00022F75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22F75" w:rsidRPr="0064360F">
        <w:rPr>
          <w:rFonts w:ascii="Times New Roman" w:hAnsi="Times New Roman" w:cs="Times New Roman"/>
          <w:sz w:val="24"/>
          <w:szCs w:val="24"/>
        </w:rPr>
      </w:r>
      <w:r w:rsidR="00022F75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22F75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022F75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22F75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637E68" w:rsidRPr="0064360F">
        <w:rPr>
          <w:rFonts w:ascii="Times New Roman" w:hAnsi="Times New Roman" w:cs="Times New Roman"/>
          <w:sz w:val="24"/>
          <w:szCs w:val="24"/>
        </w:rPr>
        <w:t>This s</w:t>
      </w:r>
      <w:r w:rsidR="006663B8" w:rsidRPr="0064360F">
        <w:rPr>
          <w:rFonts w:ascii="Times New Roman" w:hAnsi="Times New Roman" w:cs="Times New Roman"/>
          <w:sz w:val="24"/>
          <w:szCs w:val="24"/>
        </w:rPr>
        <w:t xml:space="preserve">upports the hypothesis that </w:t>
      </w:r>
      <w:r w:rsidR="007841C9" w:rsidRPr="0064360F">
        <w:rPr>
          <w:rFonts w:ascii="Times New Roman" w:hAnsi="Times New Roman" w:cs="Times New Roman"/>
          <w:sz w:val="24"/>
          <w:szCs w:val="24"/>
        </w:rPr>
        <w:t>calpain-3 deficiency results in deregulated sarcomere remodelling that contributes to the pathogenesis of LGMD2A</w:t>
      </w:r>
      <w:r w:rsidR="00022F7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091F5D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tpazwvQXV0aG9yPjxZZWFyPjIwMTk8L1llYXI+PFJl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150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tpazwvQXV0aG9yPjxZZWFyPjIwMTk8L1llYXI+PFJl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</w:fldData>
        </w:fldChar>
      </w:r>
      <w:r w:rsidR="0012150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150B">
        <w:rPr>
          <w:rFonts w:ascii="Times New Roman" w:hAnsi="Times New Roman" w:cs="Times New Roman"/>
          <w:sz w:val="24"/>
          <w:szCs w:val="24"/>
        </w:rPr>
      </w:r>
      <w:r w:rsidR="0012150B">
        <w:rPr>
          <w:rFonts w:ascii="Times New Roman" w:hAnsi="Times New Roman" w:cs="Times New Roman"/>
          <w:sz w:val="24"/>
          <w:szCs w:val="24"/>
        </w:rPr>
        <w:fldChar w:fldCharType="end"/>
      </w:r>
      <w:r w:rsidR="00091F5D" w:rsidRPr="0064360F">
        <w:rPr>
          <w:rFonts w:ascii="Times New Roman" w:hAnsi="Times New Roman" w:cs="Times New Roman"/>
          <w:sz w:val="24"/>
          <w:szCs w:val="24"/>
        </w:rPr>
      </w:r>
      <w:r w:rsidR="00091F5D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091F5D" w:rsidRPr="0064360F">
        <w:rPr>
          <w:rFonts w:ascii="Times New Roman" w:hAnsi="Times New Roman" w:cs="Times New Roman"/>
          <w:noProof/>
          <w:sz w:val="24"/>
          <w:szCs w:val="24"/>
        </w:rPr>
        <w:t>(Rekik et al., 2019)</w:t>
      </w:r>
      <w:r w:rsidR="00091F5D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091F5D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A44552" w:rsidRPr="0064360F">
        <w:rPr>
          <w:rFonts w:ascii="Times New Roman" w:hAnsi="Times New Roman" w:cs="Times New Roman"/>
          <w:sz w:val="24"/>
          <w:szCs w:val="24"/>
        </w:rPr>
        <w:t>Furthermore, s</w:t>
      </w:r>
      <w:r w:rsidR="005D0EF8" w:rsidRPr="0064360F">
        <w:rPr>
          <w:rFonts w:ascii="Times New Roman" w:hAnsi="Times New Roman" w:cs="Times New Roman"/>
          <w:sz w:val="24"/>
          <w:szCs w:val="24"/>
        </w:rPr>
        <w:t xml:space="preserve">tudies also </w:t>
      </w:r>
      <w:r w:rsidR="00043D22" w:rsidRPr="0064360F">
        <w:rPr>
          <w:rFonts w:ascii="Times New Roman" w:hAnsi="Times New Roman" w:cs="Times New Roman"/>
          <w:sz w:val="24"/>
          <w:szCs w:val="24"/>
        </w:rPr>
        <w:t>propose</w:t>
      </w:r>
      <w:r w:rsidR="00A80E2A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5D0EF8" w:rsidRPr="0064360F">
        <w:rPr>
          <w:rFonts w:ascii="Times New Roman" w:hAnsi="Times New Roman" w:cs="Times New Roman"/>
          <w:sz w:val="24"/>
          <w:szCs w:val="24"/>
        </w:rPr>
        <w:t xml:space="preserve">that </w:t>
      </w:r>
      <w:r w:rsidR="003C49C9" w:rsidRPr="0064360F">
        <w:rPr>
          <w:rFonts w:ascii="Times New Roman" w:hAnsi="Times New Roman" w:cs="Times New Roman"/>
          <w:sz w:val="24"/>
          <w:szCs w:val="24"/>
        </w:rPr>
        <w:t xml:space="preserve">since </w:t>
      </w:r>
      <w:r w:rsidR="005D0EF8" w:rsidRPr="0064360F">
        <w:rPr>
          <w:rFonts w:ascii="Times New Roman" w:hAnsi="Times New Roman" w:cs="Times New Roman"/>
          <w:sz w:val="24"/>
          <w:szCs w:val="24"/>
        </w:rPr>
        <w:t>calpain-3</w:t>
      </w:r>
      <w:r w:rsidR="003C49C9" w:rsidRPr="0064360F">
        <w:rPr>
          <w:rFonts w:ascii="Times New Roman" w:hAnsi="Times New Roman" w:cs="Times New Roman"/>
          <w:sz w:val="24"/>
          <w:szCs w:val="24"/>
        </w:rPr>
        <w:t xml:space="preserve"> is </w:t>
      </w:r>
      <w:r w:rsidR="009A770D" w:rsidRPr="0064360F">
        <w:rPr>
          <w:rFonts w:ascii="Times New Roman" w:hAnsi="Times New Roman" w:cs="Times New Roman"/>
          <w:sz w:val="24"/>
          <w:szCs w:val="24"/>
        </w:rPr>
        <w:t>contained</w:t>
      </w:r>
      <w:r w:rsidR="003C49C9" w:rsidRPr="0064360F">
        <w:rPr>
          <w:rFonts w:ascii="Times New Roman" w:hAnsi="Times New Roman" w:cs="Times New Roman"/>
          <w:sz w:val="24"/>
          <w:szCs w:val="24"/>
        </w:rPr>
        <w:t xml:space="preserve"> in the nucleus, it may play a role in regulating transcription factors that are important in apoptosis</w:t>
      </w:r>
      <w:r w:rsidR="00114595" w:rsidRPr="0064360F">
        <w:rPr>
          <w:rFonts w:ascii="Times New Roman" w:hAnsi="Times New Roman" w:cs="Times New Roman"/>
          <w:sz w:val="24"/>
          <w:szCs w:val="24"/>
        </w:rPr>
        <w:t xml:space="preserve"> in muscle fibre</w:t>
      </w:r>
      <w:r w:rsidR="00022F75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8360C8" w:rsidRPr="0064360F">
        <w:rPr>
          <w:rFonts w:ascii="Times New Roman" w:hAnsi="Times New Roman" w:cs="Times New Roman"/>
          <w:sz w:val="24"/>
          <w:szCs w:val="24"/>
        </w:rPr>
        <w:fldChar w:fldCharType="begin"/>
      </w:r>
      <w:r w:rsidR="008360C8" w:rsidRPr="006436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enz&lt;/Author&gt;&lt;Year&gt;2005&lt;/Year&gt;&lt;RecNum&gt;19&lt;/RecNum&gt;&lt;DisplayText&gt;(Saenz et al., 2005)&lt;/DisplayText&gt;&lt;record&gt;&lt;rec-number&gt;19&lt;/rec-number&gt;&lt;foreign-keys&gt;&lt;key app="EN" db-id="9ss0e9p5j90va7ee5wzxex92vzpdwtffsxxd" timestamp="1567619075" guid="1df4b8ce-497b-4056-956a-df011ed973b5"&gt;19&lt;/key&gt;&lt;/foreign-keys&gt;&lt;ref-type name="Journal Article"&gt;17&lt;/ref-type&gt;&lt;contributors&gt;&lt;authors&gt;&lt;author&gt;Saenz, A.&lt;/author&gt;&lt;author&gt;Leturcq, F.&lt;/author&gt;&lt;author&gt;Cobo, A. M.&lt;/author&gt;&lt;author&gt;Poza, J. J.&lt;/author&gt;&lt;author&gt;Ferrer, X.&lt;/author&gt;&lt;author&gt;Otaegui, D.&lt;/author&gt;&lt;author&gt;Camano, P.&lt;/author&gt;&lt;author&gt;Urtasun, M.&lt;/author&gt;&lt;author&gt;Vilchez, J.&lt;/author&gt;&lt;author&gt;Gutierrez-Rivas, E.&lt;/author&gt;&lt;/authors&gt;&lt;/contributors&gt;&lt;titles&gt;&lt;title&gt;LGMD2A: genotype–phenotype correlations based on a large mutational survey on the calpain 3 gene&lt;/title&gt;&lt;secondary-title&gt;Brain&lt;/secondary-title&gt;&lt;/titles&gt;&lt;periodical&gt;&lt;full-title&gt;Brain&lt;/full-title&gt;&lt;abbr-1&gt;Brain&lt;/abbr-1&gt;&lt;abbr-2&gt;Brain&lt;/abbr-2&gt;&lt;/periodical&gt;&lt;pages&gt;732-742&lt;/pages&gt;&lt;volume&gt;128&lt;/volume&gt;&lt;number&gt;4&lt;/number&gt;&lt;dates&gt;&lt;year&gt;2005&lt;/year&gt;&lt;/dates&gt;&lt;publisher&gt;Oxford University Press&lt;/publisher&gt;&lt;isbn&gt;1460-2156&lt;/isbn&gt;&lt;urls&gt;&lt;/urls&gt;&lt;/record&gt;&lt;/Cite&gt;&lt;/EndNote&gt;</w:instrText>
      </w:r>
      <w:r w:rsidR="008360C8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8360C8" w:rsidRPr="0064360F">
        <w:rPr>
          <w:rFonts w:ascii="Times New Roman" w:hAnsi="Times New Roman" w:cs="Times New Roman"/>
          <w:noProof/>
          <w:sz w:val="24"/>
          <w:szCs w:val="24"/>
        </w:rPr>
        <w:t>(Saenz et al., 2005)</w:t>
      </w:r>
      <w:r w:rsidR="008360C8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8360C8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AB606C" w:rsidRPr="0064360F">
        <w:rPr>
          <w:rFonts w:ascii="Times New Roman" w:hAnsi="Times New Roman" w:cs="Times New Roman"/>
          <w:sz w:val="24"/>
          <w:szCs w:val="24"/>
        </w:rPr>
        <w:t>It is hypothesised that</w:t>
      </w:r>
      <w:r w:rsidR="00151D35" w:rsidRPr="0064360F">
        <w:rPr>
          <w:rFonts w:ascii="Times New Roman" w:hAnsi="Times New Roman" w:cs="Times New Roman"/>
          <w:sz w:val="24"/>
          <w:szCs w:val="24"/>
        </w:rPr>
        <w:t xml:space="preserve"> the loss of proteolytic activity in calpain-3 leads to a higher degree of </w:t>
      </w:r>
      <w:r w:rsidR="00185B04" w:rsidRPr="0064360F">
        <w:rPr>
          <w:rFonts w:ascii="Times New Roman" w:hAnsi="Times New Roman" w:cs="Times New Roman"/>
          <w:sz w:val="24"/>
          <w:szCs w:val="24"/>
        </w:rPr>
        <w:t>myonuclear apoptosis</w:t>
      </w:r>
      <w:r w:rsidR="008F28A8" w:rsidRPr="0064360F">
        <w:rPr>
          <w:rFonts w:ascii="Times New Roman" w:hAnsi="Times New Roman" w:cs="Times New Roman"/>
          <w:sz w:val="24"/>
          <w:szCs w:val="24"/>
        </w:rPr>
        <w:t xml:space="preserve"> that results </w:t>
      </w:r>
      <w:r w:rsidR="00CC1ED2" w:rsidRPr="0064360F">
        <w:rPr>
          <w:rFonts w:ascii="Times New Roman" w:hAnsi="Times New Roman" w:cs="Times New Roman"/>
          <w:sz w:val="24"/>
          <w:szCs w:val="24"/>
        </w:rPr>
        <w:t xml:space="preserve">in </w:t>
      </w:r>
      <w:r w:rsidR="008F28A8" w:rsidRPr="0064360F">
        <w:rPr>
          <w:rFonts w:ascii="Times New Roman" w:hAnsi="Times New Roman" w:cs="Times New Roman"/>
          <w:sz w:val="24"/>
          <w:szCs w:val="24"/>
        </w:rPr>
        <w:t xml:space="preserve">muscle </w:t>
      </w:r>
      <w:r w:rsidR="00A10178" w:rsidRPr="0064360F">
        <w:rPr>
          <w:rFonts w:ascii="Times New Roman" w:hAnsi="Times New Roman" w:cs="Times New Roman"/>
          <w:sz w:val="24"/>
          <w:szCs w:val="24"/>
        </w:rPr>
        <w:t>atrop</w:t>
      </w:r>
      <w:r w:rsidR="008F28A8" w:rsidRPr="0064360F">
        <w:rPr>
          <w:rFonts w:ascii="Times New Roman" w:hAnsi="Times New Roman" w:cs="Times New Roman"/>
          <w:sz w:val="24"/>
          <w:szCs w:val="24"/>
        </w:rPr>
        <w:t>hy</w:t>
      </w:r>
      <w:r w:rsidR="00DE59CB" w:rsidRPr="0064360F">
        <w:rPr>
          <w:rFonts w:ascii="Times New Roman" w:hAnsi="Times New Roman" w:cs="Times New Roman"/>
          <w:sz w:val="24"/>
          <w:szCs w:val="24"/>
        </w:rPr>
        <w:t xml:space="preserve"> in LGMD2A</w:t>
      </w:r>
      <w:r w:rsidR="006E4D04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6E4D04" w:rsidRPr="0064360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FtZXJvdmE8L0F1dGhvcj48WWVhcj4yMDA3PC9ZZWFy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</w:fldData>
        </w:fldChar>
      </w:r>
      <w:r w:rsidR="006E4D04" w:rsidRPr="0064360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E4D04" w:rsidRPr="0064360F">
        <w:rPr>
          <w:rFonts w:ascii="Times New Roman" w:hAnsi="Times New Roman" w:cs="Times New Roman"/>
          <w:sz w:val="24"/>
          <w:szCs w:val="24"/>
        </w:rPr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6E4D04" w:rsidRPr="0064360F">
        <w:rPr>
          <w:rFonts w:ascii="Times New Roman" w:hAnsi="Times New Roman" w:cs="Times New Roman"/>
          <w:sz w:val="24"/>
          <w:szCs w:val="24"/>
        </w:rPr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separate"/>
      </w:r>
      <w:r w:rsidR="006E4D04" w:rsidRPr="0064360F">
        <w:rPr>
          <w:rFonts w:ascii="Times New Roman" w:hAnsi="Times New Roman" w:cs="Times New Roman"/>
          <w:noProof/>
          <w:sz w:val="24"/>
          <w:szCs w:val="24"/>
        </w:rPr>
        <w:t>(Kramerova et al., 2007)</w:t>
      </w:r>
      <w:r w:rsidR="006E4D04" w:rsidRPr="0064360F">
        <w:rPr>
          <w:rFonts w:ascii="Times New Roman" w:hAnsi="Times New Roman" w:cs="Times New Roman"/>
          <w:sz w:val="24"/>
          <w:szCs w:val="24"/>
        </w:rPr>
        <w:fldChar w:fldCharType="end"/>
      </w:r>
      <w:r w:rsidR="006E4D04" w:rsidRPr="0064360F">
        <w:rPr>
          <w:rFonts w:ascii="Times New Roman" w:hAnsi="Times New Roman" w:cs="Times New Roman"/>
          <w:sz w:val="24"/>
          <w:szCs w:val="24"/>
        </w:rPr>
        <w:t xml:space="preserve">. </w:t>
      </w:r>
      <w:r w:rsidR="00043D22" w:rsidRPr="0064360F">
        <w:rPr>
          <w:rFonts w:ascii="Times New Roman" w:hAnsi="Times New Roman" w:cs="Times New Roman"/>
          <w:sz w:val="24"/>
          <w:szCs w:val="24"/>
        </w:rPr>
        <w:t>However,</w:t>
      </w:r>
      <w:r w:rsidR="00A44552" w:rsidRPr="0064360F">
        <w:rPr>
          <w:rFonts w:ascii="Times New Roman" w:hAnsi="Times New Roman" w:cs="Times New Roman"/>
          <w:sz w:val="24"/>
          <w:szCs w:val="24"/>
        </w:rPr>
        <w:t xml:space="preserve"> </w:t>
      </w:r>
      <w:r w:rsidR="0044274E">
        <w:rPr>
          <w:rFonts w:ascii="Times New Roman" w:hAnsi="Times New Roman" w:cs="Times New Roman"/>
          <w:sz w:val="24"/>
          <w:szCs w:val="24"/>
        </w:rPr>
        <w:t>as the pathogenesis of LGM</w:t>
      </w:r>
      <w:r w:rsidR="006D51DE">
        <w:rPr>
          <w:rFonts w:ascii="Times New Roman" w:hAnsi="Times New Roman" w:cs="Times New Roman"/>
          <w:sz w:val="24"/>
          <w:szCs w:val="24"/>
        </w:rPr>
        <w:t xml:space="preserve">D2A is still not fully understood, </w:t>
      </w:r>
      <w:r w:rsidR="008C2EA0" w:rsidRPr="0064360F">
        <w:rPr>
          <w:rFonts w:ascii="Times New Roman" w:hAnsi="Times New Roman" w:cs="Times New Roman"/>
          <w:sz w:val="24"/>
          <w:szCs w:val="24"/>
        </w:rPr>
        <w:t xml:space="preserve">further </w:t>
      </w:r>
      <w:r w:rsidR="00CC2815" w:rsidRPr="0064360F">
        <w:rPr>
          <w:rFonts w:ascii="Times New Roman" w:hAnsi="Times New Roman" w:cs="Times New Roman"/>
          <w:sz w:val="24"/>
          <w:szCs w:val="24"/>
        </w:rPr>
        <w:t xml:space="preserve">studies </w:t>
      </w:r>
      <w:r w:rsidR="006D51DE">
        <w:rPr>
          <w:rFonts w:ascii="Times New Roman" w:hAnsi="Times New Roman" w:cs="Times New Roman"/>
          <w:sz w:val="24"/>
          <w:szCs w:val="24"/>
        </w:rPr>
        <w:t xml:space="preserve">need to be undertaken. </w:t>
      </w:r>
    </w:p>
    <w:p w14:paraId="287C7D8E" w14:textId="4AE968DB" w:rsidR="0064360F" w:rsidRDefault="0064360F" w:rsidP="00762108"/>
    <w:p w14:paraId="77688334" w14:textId="2524B3A6" w:rsidR="0064360F" w:rsidRDefault="0064360F" w:rsidP="00690B32">
      <w:pPr>
        <w:jc w:val="center"/>
      </w:pPr>
    </w:p>
    <w:p w14:paraId="2F2CBCF7" w14:textId="0DB32C77" w:rsidR="0064360F" w:rsidRDefault="00153D87" w:rsidP="00762108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C43F39B" wp14:editId="74AA63D7">
                <wp:simplePos x="0" y="0"/>
                <wp:positionH relativeFrom="margin">
                  <wp:align>center</wp:align>
                </wp:positionH>
                <wp:positionV relativeFrom="paragraph">
                  <wp:posOffset>3457575</wp:posOffset>
                </wp:positionV>
                <wp:extent cx="6393815" cy="714375"/>
                <wp:effectExtent l="0" t="0" r="6985" b="952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93815" cy="7143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31A38D9" w14:textId="405596ED" w:rsidR="007B16BD" w:rsidRPr="004756BB" w:rsidRDefault="00A33853" w:rsidP="00153D87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Figure 1. </w:t>
                            </w:r>
                            <w:r w:rsidR="00FB285F"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The possible types of mutations that could occur in CAPN3 and</w:t>
                            </w:r>
                            <w:r w:rsidR="00246F2D"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 </w:t>
                            </w:r>
                            <w:r w:rsidR="00FB285F"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their distribution by percentage</w:t>
                            </w:r>
                            <w:r w:rsidR="005B50C6"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. </w:t>
                            </w:r>
                            <w:r w:rsidR="00EF4BEF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These results are based on patients from </w:t>
                            </w:r>
                            <w:r w:rsidR="00153D87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many geographic areas.</w:t>
                            </w:r>
                            <w:r w:rsidR="00153D87"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 </w:t>
                            </w:r>
                            <w:r w:rsidR="00CE241B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Out of several different mutations that could take place in CAPN3, missense mutations </w:t>
                            </w:r>
                            <w:r w:rsidR="00C6515A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are the most predominant form</w:t>
                            </w:r>
                            <w:r w:rsidR="00574065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and in-frame deletions are </w:t>
                            </w:r>
                            <w:r w:rsidR="00DD43BF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less frequent. </w:t>
                            </w:r>
                            <w:r w:rsidR="00881C32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Adapted from, </w:t>
                            </w:r>
                            <w:proofErr w:type="spellStart"/>
                            <w:r w:rsidR="000F4F6F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Kramerova</w:t>
                            </w:r>
                            <w:proofErr w:type="spellEnd"/>
                            <w:r w:rsidR="000F4F6F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et al., 200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C43F39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272.25pt;width:503.45pt;height:56.25pt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" fillcolor="white [3201]" stroked="f" strokeweight=".5pt">
                <v:textbox>
                  <w:txbxContent>
                    <w:p w14:paraId="431A38D9" w14:textId="405596ED" w:rsidR="007B16BD" w:rsidRPr="004756BB" w:rsidRDefault="00A33853" w:rsidP="00153D87">
                      <w:pPr>
                        <w:jc w:val="both"/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Figure 1. </w:t>
                      </w:r>
                      <w:r w:rsidR="00FB285F"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The possible types of mutations that could occur in CAPN3 and</w:t>
                      </w:r>
                      <w:r w:rsidR="00246F2D"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 </w:t>
                      </w:r>
                      <w:r w:rsidR="00FB285F"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their distribution by percentage</w:t>
                      </w:r>
                      <w:r w:rsidR="005B50C6"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. </w:t>
                      </w:r>
                      <w:r w:rsidR="00EF4BEF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These results are based on patients from </w:t>
                      </w:r>
                      <w:r w:rsidR="00153D87" w:rsidRPr="004756BB">
                        <w:rPr>
                          <w:rFonts w:ascii="Times New Roman" w:hAnsi="Times New Roman" w:cs="Times New Roman"/>
                          <w:sz w:val="20"/>
                        </w:rPr>
                        <w:t>many geographic areas.</w:t>
                      </w:r>
                      <w:r w:rsidR="00153D87"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 </w:t>
                      </w:r>
                      <w:r w:rsidR="00CE241B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Out of several different mutations that could take place in CAPN3, missense mutations </w:t>
                      </w:r>
                      <w:r w:rsidR="00C6515A" w:rsidRPr="004756BB">
                        <w:rPr>
                          <w:rFonts w:ascii="Times New Roman" w:hAnsi="Times New Roman" w:cs="Times New Roman"/>
                          <w:sz w:val="20"/>
                        </w:rPr>
                        <w:t>are the most predominant form</w:t>
                      </w:r>
                      <w:r w:rsidR="00574065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 and in-frame deletions are </w:t>
                      </w:r>
                      <w:r w:rsidR="00DD43BF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less frequent. </w:t>
                      </w:r>
                      <w:r w:rsidR="00881C32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Adapted from, </w:t>
                      </w:r>
                      <w:proofErr w:type="spellStart"/>
                      <w:r w:rsidR="000F4F6F" w:rsidRPr="004756BB">
                        <w:rPr>
                          <w:rFonts w:ascii="Times New Roman" w:hAnsi="Times New Roman" w:cs="Times New Roman"/>
                          <w:sz w:val="20"/>
                        </w:rPr>
                        <w:t>Kramerova</w:t>
                      </w:r>
                      <w:proofErr w:type="spellEnd"/>
                      <w:r w:rsidR="000F4F6F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 et al., 2007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092F06">
        <w:rPr>
          <w:noProof/>
        </w:rPr>
        <w:drawing>
          <wp:anchor distT="0" distB="0" distL="114300" distR="114300" simplePos="0" relativeHeight="251658240" behindDoc="0" locked="0" layoutInCell="1" allowOverlap="1" wp14:anchorId="4445BFDC" wp14:editId="0CDB5243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6069600" cy="3412800"/>
            <wp:effectExtent l="19050" t="19050" r="26670" b="1651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9600" cy="34128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A35B97" w14:textId="0C929887" w:rsidR="0064360F" w:rsidRDefault="0064360F" w:rsidP="00762108"/>
    <w:p w14:paraId="3E2FE762" w14:textId="0977818D" w:rsidR="0064360F" w:rsidRDefault="0064360F" w:rsidP="006E4D04">
      <w:pPr>
        <w:jc w:val="center"/>
        <w:rPr>
          <w:b/>
        </w:rPr>
      </w:pPr>
    </w:p>
    <w:p w14:paraId="121241F4" w14:textId="63ED172E" w:rsidR="0064360F" w:rsidRDefault="00E7583C" w:rsidP="006E4D04">
      <w:pPr>
        <w:jc w:val="center"/>
        <w:rPr>
          <w:b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E08371C" wp14:editId="0AB1E4B9">
                <wp:simplePos x="0" y="0"/>
                <wp:positionH relativeFrom="margin">
                  <wp:align>left</wp:align>
                </wp:positionH>
                <wp:positionV relativeFrom="paragraph">
                  <wp:posOffset>3305810</wp:posOffset>
                </wp:positionV>
                <wp:extent cx="5762625" cy="714375"/>
                <wp:effectExtent l="0" t="0" r="9525" b="9525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2625" cy="7143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063A100" w14:textId="28215E89" w:rsidR="00501681" w:rsidRPr="007F2D28" w:rsidRDefault="00501681" w:rsidP="00501681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Figure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2</w:t>
                            </w:r>
                            <w:r w:rsidRPr="004756BB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A schematic demonstrating how </w:t>
                            </w:r>
                            <w:r w:rsidR="00071CBC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>calpain-3 binds to titin and their position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 </w:t>
                            </w:r>
                            <w:r w:rsidR="00071CBC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</w:rPr>
                              <w:t xml:space="preserve">in the sarcomere. </w:t>
                            </w:r>
                            <w:r w:rsidR="007F2D28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Calpain</w:t>
                            </w:r>
                            <w:r w:rsidR="009D739F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-3 is believed to be involved with muscle contractility as it</w:t>
                            </w:r>
                            <w:r w:rsidR="0048713C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s binding allows titin to</w:t>
                            </w:r>
                            <w:r w:rsidR="009D739F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localize from the </w:t>
                            </w:r>
                            <w:r w:rsidR="00313BC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M line to </w:t>
                            </w:r>
                            <w:r w:rsidR="00CB471D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N2A allowing the sarcomere to extend.</w:t>
                            </w:r>
                            <w:r w:rsidR="007C3C70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Adapted from, </w:t>
                            </w:r>
                            <w:proofErr w:type="spellStart"/>
                            <w:r w:rsidR="007C3C70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Kramerova</w:t>
                            </w:r>
                            <w:proofErr w:type="spellEnd"/>
                            <w:r w:rsidR="007C3C70" w:rsidRPr="004756BB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 xml:space="preserve"> et al., 2007</w:t>
                            </w:r>
                            <w:r w:rsidR="007C3C70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08371C" id="Text Box 5" o:spid="_x0000_s1027" type="#_x0000_t202" style="position:absolute;left:0;text-align:left;margin-left:0;margin-top:260.3pt;width:453.75pt;height:56.25pt;z-index:25166131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" fillcolor="white [3201]" stroked="f" strokeweight=".5pt">
                <v:textbox>
                  <w:txbxContent>
                    <w:p w14:paraId="1063A100" w14:textId="28215E89" w:rsidR="00501681" w:rsidRPr="007F2D28" w:rsidRDefault="00501681" w:rsidP="00501681">
                      <w:pPr>
                        <w:jc w:val="both"/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Figure 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2</w:t>
                      </w:r>
                      <w:r w:rsidRPr="004756BB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. 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A schematic demonstrating how </w:t>
                      </w:r>
                      <w:r w:rsidR="00071CBC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>calpain-3 binds to titin and their position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 </w:t>
                      </w:r>
                      <w:r w:rsidR="00071CBC">
                        <w:rPr>
                          <w:rFonts w:ascii="Times New Roman" w:hAnsi="Times New Roman" w:cs="Times New Roman"/>
                          <w:b/>
                          <w:sz w:val="20"/>
                        </w:rPr>
                        <w:t xml:space="preserve">in the sarcomere. </w:t>
                      </w:r>
                      <w:r w:rsidR="007F2D28">
                        <w:rPr>
                          <w:rFonts w:ascii="Times New Roman" w:hAnsi="Times New Roman" w:cs="Times New Roman"/>
                          <w:sz w:val="20"/>
                        </w:rPr>
                        <w:t>Calpain</w:t>
                      </w:r>
                      <w:r w:rsidR="009D739F">
                        <w:rPr>
                          <w:rFonts w:ascii="Times New Roman" w:hAnsi="Times New Roman" w:cs="Times New Roman"/>
                          <w:sz w:val="20"/>
                        </w:rPr>
                        <w:t>-3 is believed to be involved with muscle contractility as it</w:t>
                      </w:r>
                      <w:r w:rsidR="0048713C">
                        <w:rPr>
                          <w:rFonts w:ascii="Times New Roman" w:hAnsi="Times New Roman" w:cs="Times New Roman"/>
                          <w:sz w:val="20"/>
                        </w:rPr>
                        <w:t>s binding allows titin to</w:t>
                      </w:r>
                      <w:r w:rsidR="009D739F">
                        <w:rPr>
                          <w:rFonts w:ascii="Times New Roman" w:hAnsi="Times New Roman" w:cs="Times New Roman"/>
                          <w:sz w:val="20"/>
                        </w:rPr>
                        <w:t xml:space="preserve"> localize from the </w:t>
                      </w:r>
                      <w:r w:rsidR="00313BCB">
                        <w:rPr>
                          <w:rFonts w:ascii="Times New Roman" w:hAnsi="Times New Roman" w:cs="Times New Roman"/>
                          <w:sz w:val="20"/>
                        </w:rPr>
                        <w:t xml:space="preserve">M line to </w:t>
                      </w:r>
                      <w:r w:rsidR="00CB471D">
                        <w:rPr>
                          <w:rFonts w:ascii="Times New Roman" w:hAnsi="Times New Roman" w:cs="Times New Roman"/>
                          <w:sz w:val="20"/>
                        </w:rPr>
                        <w:t>N2A allowing the sarcomere to extend.</w:t>
                      </w:r>
                      <w:r w:rsidR="007C3C70">
                        <w:rPr>
                          <w:rFonts w:ascii="Times New Roman" w:hAnsi="Times New Roman" w:cs="Times New Roman"/>
                          <w:sz w:val="20"/>
                        </w:rPr>
                        <w:t xml:space="preserve"> Adapted from, </w:t>
                      </w:r>
                      <w:proofErr w:type="spellStart"/>
                      <w:r w:rsidR="007C3C70" w:rsidRPr="004756BB">
                        <w:rPr>
                          <w:rFonts w:ascii="Times New Roman" w:hAnsi="Times New Roman" w:cs="Times New Roman"/>
                          <w:sz w:val="20"/>
                        </w:rPr>
                        <w:t>Kramerova</w:t>
                      </w:r>
                      <w:proofErr w:type="spellEnd"/>
                      <w:r w:rsidR="007C3C70" w:rsidRPr="004756BB">
                        <w:rPr>
                          <w:rFonts w:ascii="Times New Roman" w:hAnsi="Times New Roman" w:cs="Times New Roman"/>
                          <w:sz w:val="20"/>
                        </w:rPr>
                        <w:t xml:space="preserve"> et al., 2007</w:t>
                      </w:r>
                      <w:r w:rsidR="007C3C70">
                        <w:rPr>
                          <w:rFonts w:ascii="Times New Roman" w:hAnsi="Times New Roman" w:cs="Times New Roman"/>
                          <w:sz w:val="20"/>
                        </w:rPr>
                        <w:t>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4756BB">
        <w:rPr>
          <w:b/>
          <w:noProof/>
        </w:rPr>
        <w:drawing>
          <wp:inline distT="0" distB="0" distL="0" distR="0" wp14:anchorId="30A43B8C" wp14:editId="423ED9A8">
            <wp:extent cx="5731368" cy="3223895"/>
            <wp:effectExtent l="19050" t="19050" r="22225" b="146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368" cy="32238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6E7FBFB" w14:textId="03E0A8EB" w:rsidR="0064360F" w:rsidRDefault="0064360F" w:rsidP="006E4D04">
      <w:pPr>
        <w:jc w:val="center"/>
        <w:rPr>
          <w:b/>
        </w:rPr>
      </w:pPr>
    </w:p>
    <w:p w14:paraId="61ADACD6" w14:textId="377AB242" w:rsidR="0064360F" w:rsidRDefault="0064360F" w:rsidP="006E4D04">
      <w:pPr>
        <w:jc w:val="center"/>
        <w:rPr>
          <w:b/>
        </w:rPr>
      </w:pPr>
    </w:p>
    <w:p w14:paraId="379CC8BD" w14:textId="4B8392BC" w:rsidR="00E135BF" w:rsidRDefault="00E135BF" w:rsidP="006E4D04">
      <w:pPr>
        <w:jc w:val="center"/>
        <w:rPr>
          <w:b/>
        </w:rPr>
      </w:pPr>
    </w:p>
    <w:p w14:paraId="1E61588F" w14:textId="77777777" w:rsidR="00153D87" w:rsidRDefault="00153D87" w:rsidP="00E7583C">
      <w:pPr>
        <w:rPr>
          <w:rFonts w:ascii="Times New Roman" w:hAnsi="Times New Roman" w:cs="Times New Roman"/>
          <w:b/>
          <w:sz w:val="24"/>
          <w:szCs w:val="24"/>
        </w:rPr>
      </w:pPr>
    </w:p>
    <w:p w14:paraId="731465C0" w14:textId="5B992D07" w:rsidR="006A1555" w:rsidRPr="00AE5CED" w:rsidRDefault="003018D9" w:rsidP="006E4D04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E5CED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5C081A76" w14:textId="77777777" w:rsidR="00EB7763" w:rsidRPr="00EB7763" w:rsidRDefault="006A1555" w:rsidP="00E617D6">
      <w:pPr>
        <w:pStyle w:val="EndNoteBibliography"/>
        <w:spacing w:after="24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B7763" w:rsidRPr="00EB7763">
        <w:t xml:space="preserve">Gallardo E, Saenz A, Illa I (2011) Limb-girdle muscular dystrophy 2A. </w:t>
      </w:r>
      <w:r w:rsidR="00EB7763" w:rsidRPr="00EB7763">
        <w:rPr>
          <w:i/>
        </w:rPr>
        <w:t>Handb Clin Neurol</w:t>
      </w:r>
      <w:r w:rsidR="00EB7763" w:rsidRPr="00EB7763">
        <w:t xml:space="preserve"> 101: 97-110</w:t>
      </w:r>
    </w:p>
    <w:p w14:paraId="26C4C159" w14:textId="77777777" w:rsidR="00EB7763" w:rsidRPr="00EB7763" w:rsidRDefault="00EB7763" w:rsidP="00E617D6">
      <w:pPr>
        <w:pStyle w:val="EndNoteBibliography"/>
        <w:spacing w:after="240"/>
        <w:jc w:val="both"/>
      </w:pPr>
      <w:r w:rsidRPr="00EB7763">
        <w:t xml:space="preserve">Kramerova I, Beckmann JS, Spencer MJ (2007) Molecular and cellular basis of calpainopathy (limb girdle muscular dystrophy type 2A). </w:t>
      </w:r>
      <w:r w:rsidRPr="00EB7763">
        <w:rPr>
          <w:i/>
        </w:rPr>
        <w:t>Biochimica et Biophysica Acta (BBA)-Molecular Basis of Disease</w:t>
      </w:r>
      <w:r w:rsidRPr="00EB7763">
        <w:t xml:space="preserve"> 1772: 128-144</w:t>
      </w:r>
    </w:p>
    <w:p w14:paraId="04319664" w14:textId="77777777" w:rsidR="00EB7763" w:rsidRPr="00EB7763" w:rsidRDefault="00EB7763" w:rsidP="00E617D6">
      <w:pPr>
        <w:pStyle w:val="EndNoteBibliography"/>
        <w:spacing w:after="240"/>
        <w:jc w:val="both"/>
      </w:pPr>
      <w:r w:rsidRPr="00EB7763">
        <w:t xml:space="preserve">Nigro V, Aurino S, Piluso G (2011) Limb girdle muscular dystrophies: update on genetic diagnosis and therapeutic approaches. </w:t>
      </w:r>
      <w:r w:rsidRPr="00EB7763">
        <w:rPr>
          <w:i/>
        </w:rPr>
        <w:t>Curr Opin Neurol</w:t>
      </w:r>
      <w:r w:rsidRPr="00EB7763">
        <w:t xml:space="preserve"> 24: 429-436</w:t>
      </w:r>
    </w:p>
    <w:p w14:paraId="3A298006" w14:textId="77777777" w:rsidR="00EB7763" w:rsidRPr="00EB7763" w:rsidRDefault="00EB7763" w:rsidP="00E617D6">
      <w:pPr>
        <w:pStyle w:val="EndNoteBibliography"/>
        <w:spacing w:after="240"/>
        <w:jc w:val="both"/>
      </w:pPr>
      <w:r w:rsidRPr="00EB7763">
        <w:t xml:space="preserve">Rekik S, Sakka S, Ben Romdhan S, Farhat N, Baba Amer Y, Lehkim L, Authier FJ, Mhiri C (2019) Novel Missense CAPN3 Mutation Responsible for Adult-Onset Limb Girdle Muscular Dystrophy with Calves Hypertrophy. </w:t>
      </w:r>
      <w:r w:rsidRPr="00EB7763">
        <w:rPr>
          <w:i/>
        </w:rPr>
        <w:t>J Mol Neurosci</w:t>
      </w:r>
      <w:r w:rsidRPr="00EB7763">
        <w:t>: 1-7</w:t>
      </w:r>
    </w:p>
    <w:p w14:paraId="7F0AE4C5" w14:textId="77777777" w:rsidR="00EB7763" w:rsidRPr="00EB7763" w:rsidRDefault="00EB7763" w:rsidP="00E617D6">
      <w:pPr>
        <w:pStyle w:val="EndNoteBibliography"/>
        <w:spacing w:after="240"/>
        <w:jc w:val="both"/>
      </w:pPr>
      <w:r w:rsidRPr="00EB7763">
        <w:t xml:space="preserve">Saenz A, Leturcq F, Cobo AM, Poza JJ, Ferrer X, Otaegui D, Camano P, Urtasun M, Vilchez J, Gutierrez-Rivas E (2005) LGMD2A: genotype–phenotype correlations based on a large mutational survey on the calpain 3 gene. </w:t>
      </w:r>
      <w:r w:rsidRPr="00EB7763">
        <w:rPr>
          <w:i/>
        </w:rPr>
        <w:t>Brain</w:t>
      </w:r>
      <w:r w:rsidRPr="00EB7763">
        <w:t xml:space="preserve"> 128: 732-742</w:t>
      </w:r>
    </w:p>
    <w:p w14:paraId="3EB5834C" w14:textId="77777777" w:rsidR="00EB7763" w:rsidRPr="00EB7763" w:rsidRDefault="00EB7763" w:rsidP="00E617D6">
      <w:pPr>
        <w:pStyle w:val="EndNoteBibliography"/>
        <w:spacing w:after="240"/>
        <w:jc w:val="both"/>
      </w:pPr>
      <w:r w:rsidRPr="00EB7763">
        <w:t xml:space="preserve">Sorimachi H, Kinbara K, Kimura S, Takahashi M, Ishiura S, Sasagawa N, Sorimachi N, Shimada H, Tagawa K, Maruyama K, et al. (1995) Muscle-specific calpain, p94, responsible for limb girdle muscular dystrophy type 2A, associates with connectin through IS2, a p94-specific sequence. </w:t>
      </w:r>
      <w:r w:rsidRPr="00EB7763">
        <w:rPr>
          <w:i/>
        </w:rPr>
        <w:t>J Biol Chem</w:t>
      </w:r>
      <w:r w:rsidRPr="00EB7763">
        <w:t xml:space="preserve"> 270: 31158-62</w:t>
      </w:r>
    </w:p>
    <w:p w14:paraId="412C3683" w14:textId="77777777" w:rsidR="00EB7763" w:rsidRPr="00EB7763" w:rsidRDefault="00EB7763" w:rsidP="00E617D6">
      <w:pPr>
        <w:pStyle w:val="EndNoteBibliography"/>
        <w:jc w:val="both"/>
      </w:pPr>
      <w:r w:rsidRPr="00EB7763">
        <w:t xml:space="preserve">Wicklund MP (2013) The muscular dystrophies. </w:t>
      </w:r>
      <w:r w:rsidRPr="00EB7763">
        <w:rPr>
          <w:i/>
        </w:rPr>
        <w:t>CONTINUUM: Lifelong Learning in Neurology</w:t>
      </w:r>
      <w:r w:rsidRPr="00EB7763">
        <w:t xml:space="preserve"> 19: 1535-1570</w:t>
      </w:r>
    </w:p>
    <w:p w14:paraId="679112AC" w14:textId="5A985756" w:rsidR="00326882" w:rsidRPr="00326882" w:rsidRDefault="006A1555" w:rsidP="00E617D6">
      <w:pPr>
        <w:jc w:val="both"/>
      </w:pPr>
      <w:r>
        <w:fldChar w:fldCharType="end"/>
      </w:r>
      <w:bookmarkStart w:id="0" w:name="_GoBack"/>
      <w:bookmarkEnd w:id="0"/>
    </w:p>
    <w:sectPr w:rsidR="00326882" w:rsidRPr="00326882">
      <w:head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29EC43" w14:textId="77777777" w:rsidR="009D0AE5" w:rsidRDefault="009D0AE5" w:rsidP="006D51DE">
      <w:pPr>
        <w:spacing w:after="0" w:line="240" w:lineRule="auto"/>
      </w:pPr>
      <w:r>
        <w:separator/>
      </w:r>
    </w:p>
  </w:endnote>
  <w:endnote w:type="continuationSeparator" w:id="0">
    <w:p w14:paraId="7508B57B" w14:textId="77777777" w:rsidR="009D0AE5" w:rsidRDefault="009D0AE5" w:rsidP="006D51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CA2DAA" w14:textId="77777777" w:rsidR="009D0AE5" w:rsidRDefault="009D0AE5" w:rsidP="006D51DE">
      <w:pPr>
        <w:spacing w:after="0" w:line="240" w:lineRule="auto"/>
      </w:pPr>
      <w:r>
        <w:separator/>
      </w:r>
    </w:p>
  </w:footnote>
  <w:footnote w:type="continuationSeparator" w:id="0">
    <w:p w14:paraId="4A38F3B2" w14:textId="77777777" w:rsidR="009D0AE5" w:rsidRDefault="009D0AE5" w:rsidP="006D51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6DABA4" w14:textId="2B7AE780" w:rsidR="006D51DE" w:rsidRPr="006D51DE" w:rsidRDefault="006D51DE">
    <w:pPr>
      <w:pStyle w:val="Header"/>
      <w:rPr>
        <w:rFonts w:ascii="Times New Roman" w:hAnsi="Times New Roman" w:cs="Times New Roman"/>
      </w:rPr>
    </w:pPr>
    <w:r w:rsidRPr="006D51DE">
      <w:rPr>
        <w:rFonts w:ascii="Times New Roman" w:hAnsi="Times New Roman" w:cs="Times New Roman"/>
      </w:rPr>
      <w:t xml:space="preserve">BUDDHILA WICKRAMASINGHE                                                                                        </w:t>
    </w:r>
    <w:r w:rsidR="00304E5F">
      <w:rPr>
        <w:rFonts w:ascii="Times New Roman" w:hAnsi="Times New Roman" w:cs="Times New Roman"/>
      </w:rPr>
      <w:t>19208625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BO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s0e9p5j90va7ee5wzxex92vzpdwtffsxxd&quot;&gt;Buddhila&amp;apos;s Library&lt;record-ids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326882"/>
    <w:rsid w:val="00000B3E"/>
    <w:rsid w:val="000101EC"/>
    <w:rsid w:val="00013FBA"/>
    <w:rsid w:val="00022F75"/>
    <w:rsid w:val="00043D22"/>
    <w:rsid w:val="0005010F"/>
    <w:rsid w:val="000515F1"/>
    <w:rsid w:val="000544E8"/>
    <w:rsid w:val="00071CBC"/>
    <w:rsid w:val="000749FA"/>
    <w:rsid w:val="00090A7C"/>
    <w:rsid w:val="00091092"/>
    <w:rsid w:val="000918A5"/>
    <w:rsid w:val="00091F5D"/>
    <w:rsid w:val="00092F06"/>
    <w:rsid w:val="000A144E"/>
    <w:rsid w:val="000B4D97"/>
    <w:rsid w:val="000C1316"/>
    <w:rsid w:val="000D1CFD"/>
    <w:rsid w:val="000E0FCE"/>
    <w:rsid w:val="000F4F6F"/>
    <w:rsid w:val="00100A11"/>
    <w:rsid w:val="00110776"/>
    <w:rsid w:val="00110DD2"/>
    <w:rsid w:val="00114595"/>
    <w:rsid w:val="00117A0C"/>
    <w:rsid w:val="0012150B"/>
    <w:rsid w:val="00123A3C"/>
    <w:rsid w:val="00147ED5"/>
    <w:rsid w:val="00150485"/>
    <w:rsid w:val="00151D35"/>
    <w:rsid w:val="00153D87"/>
    <w:rsid w:val="00165077"/>
    <w:rsid w:val="00165CBC"/>
    <w:rsid w:val="0017314C"/>
    <w:rsid w:val="00185B04"/>
    <w:rsid w:val="001B3184"/>
    <w:rsid w:val="001D1F4B"/>
    <w:rsid w:val="001F0620"/>
    <w:rsid w:val="00200602"/>
    <w:rsid w:val="00246F2D"/>
    <w:rsid w:val="00275F80"/>
    <w:rsid w:val="00285869"/>
    <w:rsid w:val="00287C63"/>
    <w:rsid w:val="002A22A5"/>
    <w:rsid w:val="002B08C5"/>
    <w:rsid w:val="002B19A1"/>
    <w:rsid w:val="002B3D14"/>
    <w:rsid w:val="002B7429"/>
    <w:rsid w:val="002C1B81"/>
    <w:rsid w:val="002C2CDA"/>
    <w:rsid w:val="002D3BD7"/>
    <w:rsid w:val="002E3016"/>
    <w:rsid w:val="002E5345"/>
    <w:rsid w:val="002E7876"/>
    <w:rsid w:val="003018D9"/>
    <w:rsid w:val="00304E5F"/>
    <w:rsid w:val="00310492"/>
    <w:rsid w:val="0031292E"/>
    <w:rsid w:val="00313BCB"/>
    <w:rsid w:val="00320E57"/>
    <w:rsid w:val="00326882"/>
    <w:rsid w:val="00327E6D"/>
    <w:rsid w:val="0035465F"/>
    <w:rsid w:val="0035579D"/>
    <w:rsid w:val="003564A8"/>
    <w:rsid w:val="003571E3"/>
    <w:rsid w:val="00365320"/>
    <w:rsid w:val="00367347"/>
    <w:rsid w:val="0037038D"/>
    <w:rsid w:val="003777D1"/>
    <w:rsid w:val="00387D26"/>
    <w:rsid w:val="00396C25"/>
    <w:rsid w:val="003A2C58"/>
    <w:rsid w:val="003A3503"/>
    <w:rsid w:val="003A4AD4"/>
    <w:rsid w:val="003A68C3"/>
    <w:rsid w:val="003B75FF"/>
    <w:rsid w:val="003C457D"/>
    <w:rsid w:val="003C49C9"/>
    <w:rsid w:val="003D12B3"/>
    <w:rsid w:val="003E2C65"/>
    <w:rsid w:val="003E5A36"/>
    <w:rsid w:val="00404528"/>
    <w:rsid w:val="00406BE6"/>
    <w:rsid w:val="00407BF4"/>
    <w:rsid w:val="00414C76"/>
    <w:rsid w:val="00422DB5"/>
    <w:rsid w:val="004243F5"/>
    <w:rsid w:val="00430663"/>
    <w:rsid w:val="00431A54"/>
    <w:rsid w:val="00437C8F"/>
    <w:rsid w:val="00441D0D"/>
    <w:rsid w:val="0044274E"/>
    <w:rsid w:val="00442D8E"/>
    <w:rsid w:val="00461EA6"/>
    <w:rsid w:val="00467E28"/>
    <w:rsid w:val="004756BB"/>
    <w:rsid w:val="0048713C"/>
    <w:rsid w:val="00492853"/>
    <w:rsid w:val="0049779C"/>
    <w:rsid w:val="004A1D9A"/>
    <w:rsid w:val="004A3F13"/>
    <w:rsid w:val="004B223B"/>
    <w:rsid w:val="004D2A5A"/>
    <w:rsid w:val="004D3C65"/>
    <w:rsid w:val="004D6152"/>
    <w:rsid w:val="004D6AD2"/>
    <w:rsid w:val="004D6D0D"/>
    <w:rsid w:val="004E3C72"/>
    <w:rsid w:val="004E51B6"/>
    <w:rsid w:val="004E5A9F"/>
    <w:rsid w:val="004F08D4"/>
    <w:rsid w:val="004F27D1"/>
    <w:rsid w:val="004F2BC0"/>
    <w:rsid w:val="004F7EBD"/>
    <w:rsid w:val="00501681"/>
    <w:rsid w:val="005161B1"/>
    <w:rsid w:val="00516F65"/>
    <w:rsid w:val="00554818"/>
    <w:rsid w:val="00560493"/>
    <w:rsid w:val="005605B8"/>
    <w:rsid w:val="00563068"/>
    <w:rsid w:val="00564006"/>
    <w:rsid w:val="00574065"/>
    <w:rsid w:val="005B1988"/>
    <w:rsid w:val="005B50C6"/>
    <w:rsid w:val="005C1DC5"/>
    <w:rsid w:val="005D0EF8"/>
    <w:rsid w:val="00602610"/>
    <w:rsid w:val="00604F5C"/>
    <w:rsid w:val="006103EA"/>
    <w:rsid w:val="00623F1E"/>
    <w:rsid w:val="0063418A"/>
    <w:rsid w:val="00635A7D"/>
    <w:rsid w:val="00637E68"/>
    <w:rsid w:val="00642336"/>
    <w:rsid w:val="0064360F"/>
    <w:rsid w:val="0064652A"/>
    <w:rsid w:val="006537D3"/>
    <w:rsid w:val="006663B8"/>
    <w:rsid w:val="00690B32"/>
    <w:rsid w:val="00690BE7"/>
    <w:rsid w:val="006950A5"/>
    <w:rsid w:val="006A1555"/>
    <w:rsid w:val="006C7A61"/>
    <w:rsid w:val="006D40E8"/>
    <w:rsid w:val="006D51DE"/>
    <w:rsid w:val="006E257F"/>
    <w:rsid w:val="006E4D04"/>
    <w:rsid w:val="006E6A07"/>
    <w:rsid w:val="00712882"/>
    <w:rsid w:val="00714417"/>
    <w:rsid w:val="00716A46"/>
    <w:rsid w:val="00722E75"/>
    <w:rsid w:val="00733D06"/>
    <w:rsid w:val="007402D2"/>
    <w:rsid w:val="0074460E"/>
    <w:rsid w:val="0075496F"/>
    <w:rsid w:val="00761043"/>
    <w:rsid w:val="007614D6"/>
    <w:rsid w:val="00762108"/>
    <w:rsid w:val="00763015"/>
    <w:rsid w:val="00764C46"/>
    <w:rsid w:val="007841C9"/>
    <w:rsid w:val="007844BB"/>
    <w:rsid w:val="00790C06"/>
    <w:rsid w:val="007A6FA7"/>
    <w:rsid w:val="007B16BD"/>
    <w:rsid w:val="007C0CB9"/>
    <w:rsid w:val="007C3C70"/>
    <w:rsid w:val="007D5D37"/>
    <w:rsid w:val="007D60FC"/>
    <w:rsid w:val="007D7562"/>
    <w:rsid w:val="007F2D28"/>
    <w:rsid w:val="008036A0"/>
    <w:rsid w:val="00810F15"/>
    <w:rsid w:val="008111A8"/>
    <w:rsid w:val="00820ED5"/>
    <w:rsid w:val="00826F79"/>
    <w:rsid w:val="008360C8"/>
    <w:rsid w:val="008376B9"/>
    <w:rsid w:val="00842C4C"/>
    <w:rsid w:val="00857785"/>
    <w:rsid w:val="008717A7"/>
    <w:rsid w:val="00881458"/>
    <w:rsid w:val="00881C32"/>
    <w:rsid w:val="008851CA"/>
    <w:rsid w:val="00890097"/>
    <w:rsid w:val="00891564"/>
    <w:rsid w:val="00894FA9"/>
    <w:rsid w:val="00896EA8"/>
    <w:rsid w:val="008A1995"/>
    <w:rsid w:val="008A20C2"/>
    <w:rsid w:val="008C2EA0"/>
    <w:rsid w:val="008D1563"/>
    <w:rsid w:val="008D6234"/>
    <w:rsid w:val="008E7790"/>
    <w:rsid w:val="008F28A8"/>
    <w:rsid w:val="00912130"/>
    <w:rsid w:val="0091559A"/>
    <w:rsid w:val="00915DE0"/>
    <w:rsid w:val="00921B93"/>
    <w:rsid w:val="00922FD5"/>
    <w:rsid w:val="0094228D"/>
    <w:rsid w:val="00946C2F"/>
    <w:rsid w:val="00951488"/>
    <w:rsid w:val="0097220F"/>
    <w:rsid w:val="009754CE"/>
    <w:rsid w:val="0097692E"/>
    <w:rsid w:val="009A770D"/>
    <w:rsid w:val="009B529B"/>
    <w:rsid w:val="009C5C7C"/>
    <w:rsid w:val="009D0AE5"/>
    <w:rsid w:val="009D3E1B"/>
    <w:rsid w:val="009D739F"/>
    <w:rsid w:val="009E162F"/>
    <w:rsid w:val="009E220C"/>
    <w:rsid w:val="009F22A5"/>
    <w:rsid w:val="00A0051A"/>
    <w:rsid w:val="00A04428"/>
    <w:rsid w:val="00A10178"/>
    <w:rsid w:val="00A33853"/>
    <w:rsid w:val="00A3734D"/>
    <w:rsid w:val="00A44552"/>
    <w:rsid w:val="00A4563A"/>
    <w:rsid w:val="00A5088E"/>
    <w:rsid w:val="00A65F46"/>
    <w:rsid w:val="00A80E2A"/>
    <w:rsid w:val="00A92D15"/>
    <w:rsid w:val="00AA4971"/>
    <w:rsid w:val="00AA6C1F"/>
    <w:rsid w:val="00AB606C"/>
    <w:rsid w:val="00AC0BC8"/>
    <w:rsid w:val="00AC2BB7"/>
    <w:rsid w:val="00AC5A34"/>
    <w:rsid w:val="00AC666E"/>
    <w:rsid w:val="00AD21BA"/>
    <w:rsid w:val="00AE0906"/>
    <w:rsid w:val="00AE5CED"/>
    <w:rsid w:val="00B16947"/>
    <w:rsid w:val="00B20C30"/>
    <w:rsid w:val="00B36C41"/>
    <w:rsid w:val="00B4004A"/>
    <w:rsid w:val="00B44D5A"/>
    <w:rsid w:val="00B73383"/>
    <w:rsid w:val="00B92B02"/>
    <w:rsid w:val="00BA0A1A"/>
    <w:rsid w:val="00BB47B2"/>
    <w:rsid w:val="00BB6D84"/>
    <w:rsid w:val="00BF3AF1"/>
    <w:rsid w:val="00C14491"/>
    <w:rsid w:val="00C16D1E"/>
    <w:rsid w:val="00C41BF3"/>
    <w:rsid w:val="00C42006"/>
    <w:rsid w:val="00C56BCE"/>
    <w:rsid w:val="00C6515A"/>
    <w:rsid w:val="00C7690A"/>
    <w:rsid w:val="00C8347D"/>
    <w:rsid w:val="00C97843"/>
    <w:rsid w:val="00CA261B"/>
    <w:rsid w:val="00CA6475"/>
    <w:rsid w:val="00CB471D"/>
    <w:rsid w:val="00CC1ED2"/>
    <w:rsid w:val="00CC2815"/>
    <w:rsid w:val="00CD7E06"/>
    <w:rsid w:val="00CE241B"/>
    <w:rsid w:val="00CE5A7D"/>
    <w:rsid w:val="00CF29FC"/>
    <w:rsid w:val="00CF7B1D"/>
    <w:rsid w:val="00D35C01"/>
    <w:rsid w:val="00D46B3E"/>
    <w:rsid w:val="00D51726"/>
    <w:rsid w:val="00D56024"/>
    <w:rsid w:val="00D60C14"/>
    <w:rsid w:val="00D60F20"/>
    <w:rsid w:val="00D63366"/>
    <w:rsid w:val="00D7368E"/>
    <w:rsid w:val="00D75C46"/>
    <w:rsid w:val="00D76F00"/>
    <w:rsid w:val="00D85914"/>
    <w:rsid w:val="00D96250"/>
    <w:rsid w:val="00DA7F85"/>
    <w:rsid w:val="00DB2FE3"/>
    <w:rsid w:val="00DC685B"/>
    <w:rsid w:val="00DD43BF"/>
    <w:rsid w:val="00DE0148"/>
    <w:rsid w:val="00DE59CB"/>
    <w:rsid w:val="00DF1B2F"/>
    <w:rsid w:val="00DF5784"/>
    <w:rsid w:val="00DF6DCC"/>
    <w:rsid w:val="00E03F18"/>
    <w:rsid w:val="00E0413F"/>
    <w:rsid w:val="00E0585E"/>
    <w:rsid w:val="00E07095"/>
    <w:rsid w:val="00E135BF"/>
    <w:rsid w:val="00E2606E"/>
    <w:rsid w:val="00E2637D"/>
    <w:rsid w:val="00E27787"/>
    <w:rsid w:val="00E46010"/>
    <w:rsid w:val="00E53C1C"/>
    <w:rsid w:val="00E56D48"/>
    <w:rsid w:val="00E617D6"/>
    <w:rsid w:val="00E71423"/>
    <w:rsid w:val="00E7583C"/>
    <w:rsid w:val="00E82863"/>
    <w:rsid w:val="00E875BD"/>
    <w:rsid w:val="00E97EA6"/>
    <w:rsid w:val="00EA214F"/>
    <w:rsid w:val="00EB0ACC"/>
    <w:rsid w:val="00EB2B94"/>
    <w:rsid w:val="00EB5CE2"/>
    <w:rsid w:val="00EB7763"/>
    <w:rsid w:val="00EE214A"/>
    <w:rsid w:val="00EE713C"/>
    <w:rsid w:val="00EF4BEF"/>
    <w:rsid w:val="00F150DC"/>
    <w:rsid w:val="00F26B55"/>
    <w:rsid w:val="00F42AF5"/>
    <w:rsid w:val="00F434D9"/>
    <w:rsid w:val="00F502EF"/>
    <w:rsid w:val="00F74055"/>
    <w:rsid w:val="00F74649"/>
    <w:rsid w:val="00F77C08"/>
    <w:rsid w:val="00FA7FAC"/>
    <w:rsid w:val="00FB19AC"/>
    <w:rsid w:val="00FB285F"/>
    <w:rsid w:val="00FB3EC3"/>
    <w:rsid w:val="00FB7282"/>
    <w:rsid w:val="00FC65D4"/>
    <w:rsid w:val="00FC755E"/>
    <w:rsid w:val="00FD38A2"/>
    <w:rsid w:val="00FE5901"/>
    <w:rsid w:val="00FF1772"/>
    <w:rsid w:val="00FF2E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6E3CA4"/>
  <w15:chartTrackingRefBased/>
  <w15:docId w15:val="{60C085A5-6992-4B2C-BB05-505EEDF969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2688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688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21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210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A1555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1555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A1555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A1555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D51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51DE"/>
  </w:style>
  <w:style w:type="paragraph" w:styleId="Footer">
    <w:name w:val="footer"/>
    <w:basedOn w:val="Normal"/>
    <w:link w:val="FooterChar"/>
    <w:uiPriority w:val="99"/>
    <w:unhideWhenUsed/>
    <w:rsid w:val="006D51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51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jp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65</TotalTime>
  <Pages>4</Pages>
  <Words>1833</Words>
  <Characters>10453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ddhila Wickramasinghe</dc:creator>
  <cp:keywords/>
  <dc:description/>
  <cp:lastModifiedBy>Buddhila Wickramasinghe</cp:lastModifiedBy>
  <cp:revision>330</cp:revision>
  <dcterms:created xsi:type="dcterms:W3CDTF">2019-09-02T06:39:00Z</dcterms:created>
  <dcterms:modified xsi:type="dcterms:W3CDTF">2019-09-05T05:37:00Z</dcterms:modified>
</cp:coreProperties>
</file>